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4E35D735"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1B8BAC95" w14:textId="06C9E79F" w:rsidR="00C3443D" w:rsidRDefault="00127648">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58687F68" w14:textId="54FFFCD8"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3BECAA39" w14:textId="59F2A6BD" w:rsidR="00C3443D" w:rsidRDefault="00127648">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014B26B3" w14:textId="31811BF7"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B185A46" w14:textId="72B1D211"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04C0094" w14:textId="793E367E"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6EBF0834" w14:textId="602EDBB5" w:rsidR="00C3443D" w:rsidRDefault="00127648">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31AA95F2" w14:textId="5D788C76" w:rsidR="00C3443D" w:rsidRDefault="00127648">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784743D8" w14:textId="63E68363"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102BAFD" w14:textId="54390895" w:rsidR="00C3443D" w:rsidRDefault="00127648">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40CC7020" w14:textId="3188C997" w:rsidR="00C3443D" w:rsidRDefault="00127648">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DF64AE5" w14:textId="5DA7FC68" w:rsidR="00C3443D" w:rsidRDefault="00127648">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CA43A23" w14:textId="62D28521" w:rsidR="00C3443D" w:rsidRDefault="00127648">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3572FCC" w14:textId="4B67599C"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72D19247" w14:textId="20308E60" w:rsidR="00C3443D" w:rsidRDefault="00127648">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6CE5A0A8" w14:textId="51975AF1" w:rsidR="00C3443D" w:rsidRDefault="00127648">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40513867" w14:textId="29E7E1CD"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06EDAC80" w14:textId="33F6874F" w:rsidR="00C3443D" w:rsidRDefault="00127648">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6FF5F3F" w14:textId="47EE080D" w:rsidR="00C3443D" w:rsidRDefault="00127648">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DF5EF4B" w14:textId="78B676E8"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0EE9F04F" w14:textId="236D2FAE"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C3443D">
              <w:rPr>
                <w:noProof/>
                <w:webHidden/>
              </w:rPr>
              <w:t>13</w:t>
            </w:r>
            <w:r w:rsidR="00C3443D">
              <w:rPr>
                <w:noProof/>
                <w:webHidden/>
              </w:rPr>
              <w:fldChar w:fldCharType="end"/>
            </w:r>
          </w:hyperlink>
        </w:p>
        <w:p w14:paraId="3FB4B515" w14:textId="29F25764" w:rsidR="00C3443D" w:rsidRDefault="00127648">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C3443D">
              <w:rPr>
                <w:noProof/>
                <w:webHidden/>
              </w:rPr>
              <w:t>14</w:t>
            </w:r>
            <w:r w:rsidR="00C3443D">
              <w:rPr>
                <w:noProof/>
                <w:webHidden/>
              </w:rPr>
              <w:fldChar w:fldCharType="end"/>
            </w:r>
          </w:hyperlink>
        </w:p>
        <w:p w14:paraId="1293AAD1" w14:textId="5CD9BE7F" w:rsidR="00C3443D" w:rsidRDefault="00127648">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C3443D">
              <w:rPr>
                <w:noProof/>
                <w:webHidden/>
              </w:rPr>
              <w:t>15</w:t>
            </w:r>
            <w:r w:rsidR="00C3443D">
              <w:rPr>
                <w:noProof/>
                <w:webHidden/>
              </w:rPr>
              <w:fldChar w:fldCharType="end"/>
            </w:r>
          </w:hyperlink>
        </w:p>
        <w:p w14:paraId="460CD2A4" w14:textId="606A037D"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C3443D">
              <w:rPr>
                <w:noProof/>
                <w:webHidden/>
              </w:rPr>
              <w:t>16</w:t>
            </w:r>
            <w:r w:rsidR="00C3443D">
              <w:rPr>
                <w:noProof/>
                <w:webHidden/>
              </w:rPr>
              <w:fldChar w:fldCharType="end"/>
            </w:r>
          </w:hyperlink>
        </w:p>
        <w:p w14:paraId="74F9B8B0" w14:textId="62E76366"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C3443D">
              <w:rPr>
                <w:noProof/>
                <w:webHidden/>
              </w:rPr>
              <w:t>18</w:t>
            </w:r>
            <w:r w:rsidR="00C3443D">
              <w:rPr>
                <w:noProof/>
                <w:webHidden/>
              </w:rPr>
              <w:fldChar w:fldCharType="end"/>
            </w:r>
          </w:hyperlink>
        </w:p>
        <w:p w14:paraId="2B2F3359" w14:textId="1F471981" w:rsidR="00C3443D" w:rsidRDefault="00127648">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C3443D">
              <w:rPr>
                <w:noProof/>
                <w:webHidden/>
              </w:rPr>
              <w:t>19</w:t>
            </w:r>
            <w:r w:rsidR="00C3443D">
              <w:rPr>
                <w:noProof/>
                <w:webHidden/>
              </w:rPr>
              <w:fldChar w:fldCharType="end"/>
            </w:r>
          </w:hyperlink>
        </w:p>
        <w:p w14:paraId="4CD1971A" w14:textId="1E91C1C2" w:rsidR="00C3443D" w:rsidRDefault="00127648">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C3443D">
              <w:rPr>
                <w:noProof/>
                <w:webHidden/>
              </w:rPr>
              <w:t>21</w:t>
            </w:r>
            <w:r w:rsidR="00C3443D">
              <w:rPr>
                <w:noProof/>
                <w:webHidden/>
              </w:rPr>
              <w:fldChar w:fldCharType="end"/>
            </w:r>
          </w:hyperlink>
        </w:p>
        <w:p w14:paraId="1F9E9C03" w14:textId="12804397"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C3443D">
              <w:rPr>
                <w:noProof/>
                <w:webHidden/>
              </w:rPr>
              <w:t>23</w:t>
            </w:r>
            <w:r w:rsidR="00C3443D">
              <w:rPr>
                <w:noProof/>
                <w:webHidden/>
              </w:rPr>
              <w:fldChar w:fldCharType="end"/>
            </w:r>
          </w:hyperlink>
        </w:p>
        <w:p w14:paraId="22D3D138" w14:textId="00A9F3ED" w:rsidR="00C3443D" w:rsidRDefault="00127648">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30E18AD" w14:textId="0ED4CF95" w:rsidR="00C3443D" w:rsidRDefault="00127648">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ED57BB1" w14:textId="79BA43EB"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1EF6FCC9" w14:textId="208690E0"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044C6970" w14:textId="11E07B76"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0275ACEE" w14:textId="1C6A07F7"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7777E59F" w14:textId="070C7FD8"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4DB109B0" w14:textId="6B5D32CC" w:rsidR="00C3443D" w:rsidRDefault="00127648">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1BCD7856" w14:textId="588C875D" w:rsidR="00C3443D" w:rsidRDefault="00127648">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348E3516" w14:textId="5CA4C93A" w:rsidR="00C3443D" w:rsidRDefault="00127648">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4E976F86" w14:textId="098F0223" w:rsidR="00C3443D" w:rsidRDefault="00127648">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29E3C0D" w14:textId="287A6D15"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B72866E" w14:textId="1989E401" w:rsidR="00C3443D" w:rsidRDefault="00127648">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639BFD48" w14:textId="17015F00" w:rsidR="00C3443D" w:rsidRDefault="00127648">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72508C65" w14:textId="21DBFEB5" w:rsidR="00C3443D" w:rsidRDefault="00127648">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1726E559" w14:textId="6A0A99E2" w:rsidR="00C3443D" w:rsidRDefault="00127648">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4A39351D" w14:textId="06677D64"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FB772B4" w14:textId="4B2EC1E4"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BB81CB7" w14:textId="1AA9D65D"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C3443D">
              <w:rPr>
                <w:noProof/>
                <w:webHidden/>
              </w:rPr>
              <w:t>32</w:t>
            </w:r>
            <w:r w:rsidR="00C3443D">
              <w:rPr>
                <w:noProof/>
                <w:webHidden/>
              </w:rPr>
              <w:fldChar w:fldCharType="end"/>
            </w:r>
          </w:hyperlink>
        </w:p>
        <w:p w14:paraId="31324A3C" w14:textId="76A95773"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7156AAA6" w14:textId="58CC8855" w:rsidR="00C3443D" w:rsidRDefault="00127648">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24DD8DC1" w14:textId="62FDFF27" w:rsidR="00C3443D" w:rsidRDefault="00127648">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6293EADF" w14:textId="7C9BF5FB"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5FA64AF8" w14:textId="1BAC918D"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099703C2" w14:textId="0E6BA202"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C3443D">
              <w:rPr>
                <w:noProof/>
                <w:webHidden/>
              </w:rPr>
              <w:t>35</w:t>
            </w:r>
            <w:r w:rsidR="00C3443D">
              <w:rPr>
                <w:noProof/>
                <w:webHidden/>
              </w:rPr>
              <w:fldChar w:fldCharType="end"/>
            </w:r>
          </w:hyperlink>
        </w:p>
        <w:p w14:paraId="0177E007" w14:textId="216AD98A"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C3443D">
              <w:rPr>
                <w:noProof/>
                <w:webHidden/>
              </w:rPr>
              <w:t>36</w:t>
            </w:r>
            <w:r w:rsidR="00C3443D">
              <w:rPr>
                <w:noProof/>
                <w:webHidden/>
              </w:rPr>
              <w:fldChar w:fldCharType="end"/>
            </w:r>
          </w:hyperlink>
        </w:p>
        <w:p w14:paraId="6EDA2902" w14:textId="585BDE69"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426421F8" w14:textId="046332C7"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16781039" w14:textId="0AD4581F"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C3443D">
              <w:rPr>
                <w:noProof/>
                <w:webHidden/>
              </w:rPr>
              <w:t>43</w:t>
            </w:r>
            <w:r w:rsidR="00C3443D">
              <w:rPr>
                <w:noProof/>
                <w:webHidden/>
              </w:rPr>
              <w:fldChar w:fldCharType="end"/>
            </w:r>
          </w:hyperlink>
        </w:p>
        <w:p w14:paraId="1713081E" w14:textId="4DE9EA05"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C3443D">
              <w:rPr>
                <w:noProof/>
                <w:webHidden/>
              </w:rPr>
              <w:t>44</w:t>
            </w:r>
            <w:r w:rsidR="00C3443D">
              <w:rPr>
                <w:noProof/>
                <w:webHidden/>
              </w:rPr>
              <w:fldChar w:fldCharType="end"/>
            </w:r>
          </w:hyperlink>
        </w:p>
        <w:p w14:paraId="502B1D39" w14:textId="06D7F647" w:rsidR="00C3443D" w:rsidRDefault="00127648">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210CE1A2" w14:textId="661BD2B3" w:rsidR="00C3443D" w:rsidRDefault="00127648">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0638DA19" w14:textId="77A5CEF4" w:rsidR="00C3443D" w:rsidRDefault="00127648">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E13A72E" w14:textId="11AA2114" w:rsidR="00C3443D" w:rsidRDefault="00127648">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63016F18" w14:textId="1816533F"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90FCE53" w14:textId="387FB867" w:rsidR="00C3443D" w:rsidRDefault="00127648">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7E6B217D" w14:textId="079D002A" w:rsidR="00C3443D" w:rsidRDefault="00127648">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6EF0A25B" w14:textId="3FB2D5BE" w:rsidR="00C3443D" w:rsidRDefault="00127648">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20917745" w14:textId="577F93BC" w:rsidR="00C3443D" w:rsidRDefault="00127648">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C3443D">
              <w:rPr>
                <w:noProof/>
                <w:webHidden/>
              </w:rPr>
              <w:t>50</w:t>
            </w:r>
            <w:r w:rsidR="00C3443D">
              <w:rPr>
                <w:noProof/>
                <w:webHidden/>
              </w:rPr>
              <w:fldChar w:fldCharType="end"/>
            </w:r>
          </w:hyperlink>
        </w:p>
        <w:p w14:paraId="07994F70" w14:textId="785895F2" w:rsidR="00C3443D" w:rsidRDefault="00127648">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C3443D">
              <w:rPr>
                <w:noProof/>
                <w:webHidden/>
              </w:rPr>
              <w:t>54</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xmlns:w16="http://schemas.microsoft.com/office/word/2018/wordml" xmlns:w16cex="http://schemas.microsoft.com/office/word/2018/wordml/cex">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127648"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127648"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2959B936" w:rsidR="00A76D1A" w:rsidRPr="00A76D1A" w:rsidRDefault="00CB5472" w:rsidP="00CB5472">
      <w:pPr>
        <w:pStyle w:val="Caption"/>
        <w:jc w:val="center"/>
        <w:rPr>
          <w:iCs w:val="0"/>
        </w:rPr>
      </w:pPr>
      <w:bookmarkStart w:id="8" w:name="_Toc33549689"/>
      <w:bookmarkStart w:id="9" w:name="_Toc47219611"/>
      <w:r>
        <w:t xml:space="preserve">Figure </w:t>
      </w:r>
      <w:r w:rsidR="00127648">
        <w:fldChar w:fldCharType="begin"/>
      </w:r>
      <w:r w:rsidR="00127648">
        <w:instrText xml:space="preserve"> SEQ Figure \* ARABIC </w:instrText>
      </w:r>
      <w:r w:rsidR="00127648">
        <w:fldChar w:fldCharType="separate"/>
      </w:r>
      <w:r w:rsidR="000423D4">
        <w:rPr>
          <w:noProof/>
        </w:rPr>
        <w:t>1</w:t>
      </w:r>
      <w:r w:rsidR="00127648">
        <w:rPr>
          <w:noProof/>
        </w:rPr>
        <w:fldChar w:fldCharType="end"/>
      </w:r>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1D9BC6E"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036F7158" w:rsidR="00882C86" w:rsidRPr="00106A2D" w:rsidRDefault="00882C86" w:rsidP="007365DA">
                            <w:pPr>
                              <w:pStyle w:val="Caption"/>
                              <w:jc w:val="center"/>
                              <w:rPr>
                                <w:sz w:val="24"/>
                                <w:szCs w:val="24"/>
                              </w:rPr>
                            </w:pPr>
                            <w:r>
                              <w:t xml:space="preserve"> </w:t>
                            </w:r>
                            <w:bookmarkStart w:id="12" w:name="_Toc47219612"/>
                            <w:r>
                              <w:t xml:space="preserve">Figure </w:t>
                            </w:r>
                            <w:r w:rsidR="00127648">
                              <w:fldChar w:fldCharType="begin"/>
                            </w:r>
                            <w:r w:rsidR="00127648">
                              <w:instrText xml:space="preserve"> SEQ Figure \* ARABIC </w:instrText>
                            </w:r>
                            <w:r w:rsidR="00127648">
                              <w:fldChar w:fldCharType="separate"/>
                            </w:r>
                            <w:r>
                              <w:rPr>
                                <w:noProof/>
                              </w:rPr>
                              <w:t>2</w:t>
                            </w:r>
                            <w:r w:rsidR="00127648">
                              <w:rPr>
                                <w:noProof/>
                              </w:rPr>
                              <w:fldChar w:fldCharType="end"/>
                            </w:r>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036F7158" w:rsidR="00882C86" w:rsidRPr="00106A2D" w:rsidRDefault="00882C86" w:rsidP="007365DA">
                      <w:pPr>
                        <w:pStyle w:val="Caption"/>
                        <w:jc w:val="center"/>
                        <w:rPr>
                          <w:sz w:val="24"/>
                          <w:szCs w:val="24"/>
                        </w:rPr>
                      </w:pPr>
                      <w:r>
                        <w:t xml:space="preserve"> </w:t>
                      </w:r>
                      <w:bookmarkStart w:id="13" w:name="_Toc47219612"/>
                      <w:r>
                        <w:t xml:space="preserve">Figure </w:t>
                      </w:r>
                      <w:r w:rsidR="00127648">
                        <w:fldChar w:fldCharType="begin"/>
                      </w:r>
                      <w:r w:rsidR="00127648">
                        <w:instrText xml:space="preserve"> SEQ Figure \* ARABIC </w:instrText>
                      </w:r>
                      <w:r w:rsidR="00127648">
                        <w:fldChar w:fldCharType="separate"/>
                      </w:r>
                      <w:r>
                        <w:rPr>
                          <w:noProof/>
                        </w:rPr>
                        <w:t>2</w:t>
                      </w:r>
                      <w:r w:rsidR="00127648">
                        <w:rPr>
                          <w:noProof/>
                        </w:rPr>
                        <w:fldChar w:fldCharType="end"/>
                      </w:r>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60CD70E3"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127648">
        <w:fldChar w:fldCharType="begin"/>
      </w:r>
      <w:r w:rsidR="00127648">
        <w:instrText xml:space="preserve"> SEQ Figure \* ARABIC </w:instrText>
      </w:r>
      <w:r w:rsidR="00127648">
        <w:fldChar w:fldCharType="separate"/>
      </w:r>
      <w:r w:rsidR="000423D4" w:rsidRPr="00567B00">
        <w:t>3</w:t>
      </w:r>
      <w:r w:rsidR="00127648">
        <w:fldChar w:fldCharType="end"/>
      </w:r>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75ED6963"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6E1D99"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1B5BE0" w:rsidRDefault="00AE4275" w:rsidP="00AE4275">
      <w:pPr>
        <w:pStyle w:val="ListParagraph"/>
        <w:numPr>
          <w:ilvl w:val="0"/>
          <w:numId w:val="2"/>
        </w:numPr>
        <w:rPr>
          <w:highlight w:val="yellow"/>
        </w:rPr>
      </w:pPr>
      <w:r w:rsidRPr="001B5BE0">
        <w:rPr>
          <w:highlight w:val="yellow"/>
        </w:rPr>
        <w:t xml:space="preserve">What </w:t>
      </w:r>
      <w:r w:rsidR="00154913" w:rsidRPr="001B5BE0">
        <w:rPr>
          <w:highlight w:val="yellow"/>
        </w:rPr>
        <w:t>are</w:t>
      </w:r>
      <w:r w:rsidRPr="001B5BE0">
        <w:rPr>
          <w:highlight w:val="yellow"/>
        </w:rPr>
        <w:t xml:space="preserve"> effective temporal </w:t>
      </w:r>
      <w:r w:rsidR="001B5BE0">
        <w:rPr>
          <w:highlight w:val="yellow"/>
        </w:rPr>
        <w:t xml:space="preserve">cycle </w:t>
      </w:r>
      <w:r w:rsidRPr="001B5BE0">
        <w:rPr>
          <w:highlight w:val="yellow"/>
        </w:rPr>
        <w:t xml:space="preserve">consistency </w:t>
      </w:r>
      <w:r w:rsidR="00207478" w:rsidRPr="001B5BE0">
        <w:rPr>
          <w:highlight w:val="yellow"/>
        </w:rPr>
        <w:t>constraints</w:t>
      </w:r>
      <w:r w:rsidRPr="001B5BE0">
        <w:rPr>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r w:rsidR="002358CF">
        <w:t>K</w:t>
      </w:r>
      <w:r>
        <w:t xml:space="preserve">eras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lastRenderedPageBreak/>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146F9388" w:rsidR="000F5FA4" w:rsidRDefault="000F5FA4" w:rsidP="000F5FA4">
      <w:pPr>
        <w:pStyle w:val="Caption"/>
        <w:jc w:val="center"/>
      </w:pPr>
      <w:bookmarkStart w:id="101" w:name="_Toc47219614"/>
      <w:r>
        <w:t xml:space="preserve">Figure </w:t>
      </w:r>
      <w:r w:rsidR="00127648">
        <w:fldChar w:fldCharType="begin"/>
      </w:r>
      <w:r w:rsidR="00127648">
        <w:instrText xml:space="preserve"> SEQ Figure \* ARABIC </w:instrText>
      </w:r>
      <w:r w:rsidR="00127648">
        <w:fldChar w:fldCharType="separate"/>
      </w:r>
      <w:r w:rsidR="000423D4">
        <w:rPr>
          <w:noProof/>
        </w:rPr>
        <w:t>4</w:t>
      </w:r>
      <w:r w:rsidR="00127648">
        <w:rPr>
          <w:noProof/>
        </w:rPr>
        <w:fldChar w:fldCharType="end"/>
      </w:r>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4FFA9DE0" w:rsidR="00FA1F33" w:rsidRDefault="00FA1F33" w:rsidP="00FA1F33">
      <w:pPr>
        <w:pStyle w:val="Caption"/>
        <w:keepNext/>
        <w:jc w:val="center"/>
      </w:pPr>
      <w:r>
        <w:t xml:space="preserve">Equation </w:t>
      </w:r>
      <w:r w:rsidR="00127648">
        <w:fldChar w:fldCharType="begin"/>
      </w:r>
      <w:r w:rsidR="00127648">
        <w:instrText xml:space="preserve"> SEQ Equation \* ARABIC </w:instrText>
      </w:r>
      <w:r w:rsidR="00127648">
        <w:fldChar w:fldCharType="separate"/>
      </w:r>
      <w:r w:rsidR="00160775">
        <w:rPr>
          <w:noProof/>
        </w:rPr>
        <w:t>1</w:t>
      </w:r>
      <w:r w:rsidR="00127648">
        <w:rPr>
          <w:noProof/>
        </w:rPr>
        <w:fldChar w:fldCharType="end"/>
      </w:r>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54F278AC" w:rsidR="00B0643E" w:rsidRDefault="00B0643E" w:rsidP="00B0643E">
      <w:pPr>
        <w:pStyle w:val="Caption"/>
        <w:keepNext/>
      </w:pPr>
      <w:r>
        <w:t xml:space="preserve">Table </w:t>
      </w:r>
      <w:r w:rsidR="00127648">
        <w:fldChar w:fldCharType="begin"/>
      </w:r>
      <w:r w:rsidR="00127648">
        <w:instrText xml:space="preserve"> SEQ Table \* ARABIC </w:instrText>
      </w:r>
      <w:r w:rsidR="00127648">
        <w:fldChar w:fldCharType="separate"/>
      </w:r>
      <w:r w:rsidR="00160775">
        <w:rPr>
          <w:noProof/>
        </w:rPr>
        <w:t>1</w:t>
      </w:r>
      <w:r w:rsidR="00127648">
        <w:rPr>
          <w:noProof/>
        </w:rPr>
        <w:fldChar w:fldCharType="end"/>
      </w:r>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127648"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127648"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6E3545B9" w:rsidR="00882C86" w:rsidRPr="006E71DF" w:rsidRDefault="00882C86" w:rsidP="00F14434">
                            <w:pPr>
                              <w:pStyle w:val="Caption"/>
                              <w:jc w:val="center"/>
                              <w:rPr>
                                <w:sz w:val="24"/>
                                <w:szCs w:val="24"/>
                                <w:shd w:val="clear" w:color="auto" w:fill="FFFFFF"/>
                              </w:rPr>
                            </w:pPr>
                            <w:bookmarkStart w:id="119" w:name="_Toc47219615"/>
                            <w:r>
                              <w:t xml:space="preserve">Figure </w:t>
                            </w:r>
                            <w:r w:rsidR="00127648">
                              <w:fldChar w:fldCharType="begin"/>
                            </w:r>
                            <w:r w:rsidR="00127648">
                              <w:instrText xml:space="preserve"> SEQ Figure \* ARABIC </w:instrText>
                            </w:r>
                            <w:r w:rsidR="00127648">
                              <w:fldChar w:fldCharType="separate"/>
                            </w:r>
                            <w:r>
                              <w:rPr>
                                <w:noProof/>
                              </w:rPr>
                              <w:t>5</w:t>
                            </w:r>
                            <w:r w:rsidR="00127648">
                              <w:rPr>
                                <w:noProof/>
                              </w:rPr>
                              <w:fldChar w:fldCharType="end"/>
                            </w:r>
                            <w:r>
                              <w:t xml:space="preserve"> </w:t>
                            </w:r>
                            <w:proofErr w:type="spellStart"/>
                            <w:r>
                              <w:t>cGAN</w:t>
                            </w:r>
                            <w:proofErr w:type="spellEnd"/>
                            <w:r>
                              <w:t xml:space="preserve">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6E3545B9" w:rsidR="00882C86" w:rsidRPr="006E71DF" w:rsidRDefault="00882C86" w:rsidP="00F14434">
                      <w:pPr>
                        <w:pStyle w:val="Caption"/>
                        <w:jc w:val="center"/>
                        <w:rPr>
                          <w:sz w:val="24"/>
                          <w:szCs w:val="24"/>
                          <w:shd w:val="clear" w:color="auto" w:fill="FFFFFF"/>
                        </w:rPr>
                      </w:pPr>
                      <w:bookmarkStart w:id="120" w:name="_Toc47219615"/>
                      <w:r>
                        <w:t xml:space="preserve">Figure </w:t>
                      </w:r>
                      <w:r w:rsidR="00127648">
                        <w:fldChar w:fldCharType="begin"/>
                      </w:r>
                      <w:r w:rsidR="00127648">
                        <w:instrText xml:space="preserve"> SEQ Figure \* ARABIC </w:instrText>
                      </w:r>
                      <w:r w:rsidR="00127648">
                        <w:fldChar w:fldCharType="separate"/>
                      </w:r>
                      <w:r>
                        <w:rPr>
                          <w:noProof/>
                        </w:rPr>
                        <w:t>5</w:t>
                      </w:r>
                      <w:r w:rsidR="00127648">
                        <w:rPr>
                          <w:noProof/>
                        </w:rPr>
                        <w:fldChar w:fldCharType="end"/>
                      </w:r>
                      <w:r>
                        <w:t xml:space="preserve"> </w:t>
                      </w:r>
                      <w:proofErr w:type="spellStart"/>
                      <w:r>
                        <w:t>cGAN</w:t>
                      </w:r>
                      <w:proofErr w:type="spellEnd"/>
                      <w:r>
                        <w:t xml:space="preserve">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3D4FF16E"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294D6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ry"},"uris":["http://www.mendeley.com/documents/?uuid=a4fb5562-09d6-3adf-aee6-f52d7600c1e8"]},{"id":"ITEM-2","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2","issued":{"date-parts":[["2018"]]},"page":"122-138","publisher":"Springer Verlag","title":"Recycle-GAN: Unsupervised Video Retargeting","type":"paper-conference","volume":"11209 LNCS"},"uris":["http://www.mendeley.com/documents/?uuid=63a936b1-5132-350e-b2c4-775a40ef0a95"]}],"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F84D574"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294D6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95e09a3b-8661-3be3-b502-e1c4c72c6850"]},{"id":"ITEM-3","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3","issued":{"date-parts":[["2018","11","24"]]},"page":"8789-8797","title":"StarGAN: Unified Generative Adversarial Networks for Multi-domain Image-to-Image Translation","type":"article-journal"},"uris":["http://www.mendeley.com/documents/?uuid=a96ef404-3f88-3beb-8226-dbc3c123c4c5"]},{"id":"ITEM-4","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4","issue":"12","issued":{"date-parts":[["2019","4","16"]]},"page":"1801-1810","publisher":"Association for Research in Vision and Ophthalmology (ARVO)","title":"Temporal cycle-consistency learning","type":"article-journal","volume":"2019-June"},"uris":["http://www.mendeley.com/documents/?uuid=579ca9c1-714d-4489-81df-76488653c8a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D7BED0D"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647AFCD6" w:rsidR="00882C86" w:rsidRPr="00FD54E7" w:rsidRDefault="00882C86" w:rsidP="000423D4">
                            <w:pPr>
                              <w:pStyle w:val="Caption"/>
                              <w:jc w:val="center"/>
                              <w:rPr>
                                <w:sz w:val="24"/>
                                <w:szCs w:val="24"/>
                              </w:rPr>
                            </w:pPr>
                            <w:bookmarkStart w:id="122" w:name="_Toc47219616"/>
                            <w:r>
                              <w:t xml:space="preserve">Figure </w:t>
                            </w:r>
                            <w:r w:rsidR="00127648">
                              <w:fldChar w:fldCharType="begin"/>
                            </w:r>
                            <w:r w:rsidR="00127648">
                              <w:instrText xml:space="preserve"> SEQ Figure \* ARABIC </w:instrText>
                            </w:r>
                            <w:r w:rsidR="00127648">
                              <w:fldChar w:fldCharType="separate"/>
                            </w:r>
                            <w:r>
                              <w:rPr>
                                <w:noProof/>
                              </w:rPr>
                              <w:t>6</w:t>
                            </w:r>
                            <w:r w:rsidR="00127648">
                              <w:rPr>
                                <w:noProof/>
                              </w:rPr>
                              <w:fldChar w:fldCharType="end"/>
                            </w:r>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647AFCD6" w:rsidR="00882C86" w:rsidRPr="00FD54E7" w:rsidRDefault="00882C86" w:rsidP="000423D4">
                      <w:pPr>
                        <w:pStyle w:val="Caption"/>
                        <w:jc w:val="center"/>
                        <w:rPr>
                          <w:sz w:val="24"/>
                          <w:szCs w:val="24"/>
                        </w:rPr>
                      </w:pPr>
                      <w:bookmarkStart w:id="123" w:name="_Toc47219616"/>
                      <w:r>
                        <w:t xml:space="preserve">Figure </w:t>
                      </w:r>
                      <w:r w:rsidR="00127648">
                        <w:fldChar w:fldCharType="begin"/>
                      </w:r>
                      <w:r w:rsidR="00127648">
                        <w:instrText xml:space="preserve"> SEQ Figure \* ARABIC </w:instrText>
                      </w:r>
                      <w:r w:rsidR="00127648">
                        <w:fldChar w:fldCharType="separate"/>
                      </w:r>
                      <w:r>
                        <w:rPr>
                          <w:noProof/>
                        </w:rPr>
                        <w:t>6</w:t>
                      </w:r>
                      <w:r w:rsidR="00127648">
                        <w:rPr>
                          <w:noProof/>
                        </w:rPr>
                        <w:fldChar w:fldCharType="end"/>
                      </w:r>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286F6EBC" w:rsidR="0090435F" w:rsidRDefault="0090435F" w:rsidP="0090435F">
      <w:pPr>
        <w:pStyle w:val="Caption"/>
        <w:keepNext/>
      </w:pPr>
      <w:r>
        <w:t xml:space="preserve">Table </w:t>
      </w:r>
      <w:r w:rsidR="00127648">
        <w:fldChar w:fldCharType="begin"/>
      </w:r>
      <w:r w:rsidR="00127648">
        <w:instrText xml:space="preserve"> SEQ Table \* ARABIC </w:instrText>
      </w:r>
      <w:r w:rsidR="00127648">
        <w:fldChar w:fldCharType="separate"/>
      </w:r>
      <w:r w:rsidR="00160775">
        <w:rPr>
          <w:noProof/>
        </w:rPr>
        <w:t>2</w:t>
      </w:r>
      <w:r w:rsidR="00127648">
        <w:rPr>
          <w:noProof/>
        </w:rPr>
        <w:fldChar w:fldCharType="end"/>
      </w:r>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127648"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127648"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127648"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127648"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03825619" w:rsidR="00882C86" w:rsidRPr="00DE0EFB" w:rsidRDefault="00882C86" w:rsidP="00B45E28">
                            <w:pPr>
                              <w:pStyle w:val="Caption"/>
                              <w:jc w:val="center"/>
                              <w:rPr>
                                <w:sz w:val="24"/>
                                <w:szCs w:val="24"/>
                              </w:rPr>
                            </w:pPr>
                            <w:bookmarkStart w:id="125" w:name="_Toc47219617"/>
                            <w:r>
                              <w:t xml:space="preserve">Figure </w:t>
                            </w:r>
                            <w:r w:rsidR="00127648">
                              <w:fldChar w:fldCharType="begin"/>
                            </w:r>
                            <w:r w:rsidR="00127648">
                              <w:instrText xml:space="preserve"> SEQ Figure \* ARABIC </w:instrText>
                            </w:r>
                            <w:r w:rsidR="00127648">
                              <w:fldChar w:fldCharType="separate"/>
                            </w:r>
                            <w:r>
                              <w:rPr>
                                <w:noProof/>
                              </w:rPr>
                              <w:t>7</w:t>
                            </w:r>
                            <w:r w:rsidR="00127648">
                              <w:rPr>
                                <w:noProof/>
                              </w:rPr>
                              <w:fldChar w:fldCharType="end"/>
                            </w:r>
                            <w:r>
                              <w:t>. (A) pair shoe dataset sample from Pix2</w:t>
                            </w:r>
                            <w:proofErr w:type="gramStart"/>
                            <w:r>
                              <w:t>pix  (</w:t>
                            </w:r>
                            <w:proofErr w:type="gramEnd"/>
                            <w:r>
                              <w:t>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03825619" w:rsidR="00882C86" w:rsidRPr="00DE0EFB" w:rsidRDefault="00882C86" w:rsidP="00B45E28">
                      <w:pPr>
                        <w:pStyle w:val="Caption"/>
                        <w:jc w:val="center"/>
                        <w:rPr>
                          <w:sz w:val="24"/>
                          <w:szCs w:val="24"/>
                        </w:rPr>
                      </w:pPr>
                      <w:bookmarkStart w:id="126" w:name="_Toc47219617"/>
                      <w:r>
                        <w:t xml:space="preserve">Figure </w:t>
                      </w:r>
                      <w:r w:rsidR="00127648">
                        <w:fldChar w:fldCharType="begin"/>
                      </w:r>
                      <w:r w:rsidR="00127648">
                        <w:instrText xml:space="preserve"> SEQ Figure \* ARABIC </w:instrText>
                      </w:r>
                      <w:r w:rsidR="00127648">
                        <w:fldChar w:fldCharType="separate"/>
                      </w:r>
                      <w:r>
                        <w:rPr>
                          <w:noProof/>
                        </w:rPr>
                        <w:t>7</w:t>
                      </w:r>
                      <w:r w:rsidR="00127648">
                        <w:rPr>
                          <w:noProof/>
                        </w:rPr>
                        <w:fldChar w:fldCharType="end"/>
                      </w:r>
                      <w:r>
                        <w:t>. (A) pair shoe dataset sample from Pix2</w:t>
                      </w:r>
                      <w:proofErr w:type="gramStart"/>
                      <w:r>
                        <w:t>pix  (</w:t>
                      </w:r>
                      <w:proofErr w:type="gramEnd"/>
                      <w:r>
                        <w:t>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AB427FE" w:rsidR="00882C86" w:rsidRPr="0053194C" w:rsidRDefault="00882C86" w:rsidP="00B45E28">
                            <w:pPr>
                              <w:pStyle w:val="Caption"/>
                              <w:jc w:val="center"/>
                              <w:rPr>
                                <w:sz w:val="24"/>
                                <w:szCs w:val="24"/>
                              </w:rPr>
                            </w:pPr>
                            <w:bookmarkStart w:id="127" w:name="_Toc47219618"/>
                            <w:r>
                              <w:t xml:space="preserve">Figure </w:t>
                            </w:r>
                            <w:r w:rsidR="00127648">
                              <w:fldChar w:fldCharType="begin"/>
                            </w:r>
                            <w:r w:rsidR="00127648">
                              <w:instrText xml:space="preserve"> SEQ Figure \* ARABIC </w:instrText>
                            </w:r>
                            <w:r w:rsidR="00127648">
                              <w:fldChar w:fldCharType="separate"/>
                            </w:r>
                            <w:r>
                              <w:rPr>
                                <w:noProof/>
                              </w:rPr>
                              <w:t>8</w:t>
                            </w:r>
                            <w:r w:rsidR="00127648">
                              <w:rPr>
                                <w:noProof/>
                              </w:rPr>
                              <w:fldChar w:fldCharType="end"/>
                            </w:r>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7AB427FE" w:rsidR="00882C86" w:rsidRPr="0053194C" w:rsidRDefault="00882C86" w:rsidP="00B45E28">
                      <w:pPr>
                        <w:pStyle w:val="Caption"/>
                        <w:jc w:val="center"/>
                        <w:rPr>
                          <w:sz w:val="24"/>
                          <w:szCs w:val="24"/>
                        </w:rPr>
                      </w:pPr>
                      <w:bookmarkStart w:id="128" w:name="_Toc47219618"/>
                      <w:r>
                        <w:t xml:space="preserve">Figure </w:t>
                      </w:r>
                      <w:r w:rsidR="00127648">
                        <w:fldChar w:fldCharType="begin"/>
                      </w:r>
                      <w:r w:rsidR="00127648">
                        <w:instrText xml:space="preserve"> SEQ Figure \* ARABIC </w:instrText>
                      </w:r>
                      <w:r w:rsidR="00127648">
                        <w:fldChar w:fldCharType="separate"/>
                      </w:r>
                      <w:r>
                        <w:rPr>
                          <w:noProof/>
                        </w:rPr>
                        <w:t>8</w:t>
                      </w:r>
                      <w:r w:rsidR="00127648">
                        <w:rPr>
                          <w:noProof/>
                        </w:rPr>
                        <w:fldChar w:fldCharType="end"/>
                      </w:r>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Default="009C166F" w:rsidP="00E90D56">
      <w:pPr>
        <w:pStyle w:val="Heading2"/>
      </w:pPr>
      <w:bookmarkStart w:id="129" w:name="_Toc48646389"/>
      <w:r w:rsidRPr="00D900FE">
        <w:rPr>
          <w:rStyle w:val="Heading2Char"/>
        </w:rPr>
        <w:t>Video to video translation</w:t>
      </w:r>
      <w:bookmarkEnd w:id="129"/>
    </w:p>
    <w:p w14:paraId="489A27FD" w14:textId="0ECB8306"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0" w:name="_Toc46601418"/>
      <w:bookmarkStart w:id="131" w:name="_Toc46601555"/>
      <w:bookmarkStart w:id="132" w:name="_Toc46746815"/>
      <w:bookmarkStart w:id="133" w:name="_Toc47207596"/>
      <w:bookmarkStart w:id="134" w:name="_Toc47231504"/>
      <w:bookmarkStart w:id="135" w:name="_Toc48646296"/>
      <w:bookmarkStart w:id="136" w:name="_Toc48646390"/>
      <w:bookmarkEnd w:id="130"/>
      <w:bookmarkEnd w:id="131"/>
      <w:bookmarkEnd w:id="132"/>
      <w:bookmarkEnd w:id="133"/>
      <w:bookmarkEnd w:id="134"/>
      <w:bookmarkEnd w:id="135"/>
      <w:bookmarkEnd w:id="136"/>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7" w:name="_Toc46601419"/>
      <w:bookmarkStart w:id="138" w:name="_Toc46601556"/>
      <w:bookmarkStart w:id="139" w:name="_Toc46746816"/>
      <w:bookmarkStart w:id="140" w:name="_Toc47207597"/>
      <w:bookmarkStart w:id="141" w:name="_Toc47231505"/>
      <w:bookmarkStart w:id="142" w:name="_Toc48646297"/>
      <w:bookmarkStart w:id="143" w:name="_Toc48646391"/>
      <w:bookmarkEnd w:id="137"/>
      <w:bookmarkEnd w:id="138"/>
      <w:bookmarkEnd w:id="139"/>
      <w:bookmarkEnd w:id="140"/>
      <w:bookmarkEnd w:id="141"/>
      <w:bookmarkEnd w:id="142"/>
      <w:bookmarkEnd w:id="143"/>
    </w:p>
    <w:p w14:paraId="21E66BC9" w14:textId="4D145F5F" w:rsidR="00022A8C" w:rsidRDefault="00022A8C" w:rsidP="00AB2C3E">
      <w:pPr>
        <w:pStyle w:val="Heading3"/>
      </w:pPr>
      <w:bookmarkStart w:id="144" w:name="_Toc48646392"/>
      <w:r>
        <w:t>Temporal information</w:t>
      </w:r>
      <w:bookmarkEnd w:id="144"/>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3"/>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850D5B">
      <w:pPr>
        <w:pStyle w:val="Heading4"/>
        <w:numPr>
          <w:ilvl w:val="0"/>
          <w:numId w:val="6"/>
        </w:numPr>
        <w:tabs>
          <w:tab w:val="left" w:pos="720"/>
          <w:tab w:val="left" w:pos="1350"/>
        </w:tabs>
        <w:ind w:firstLine="0"/>
        <w:rPr>
          <w:shd w:val="clear" w:color="auto" w:fill="FFFFFF"/>
        </w:rPr>
      </w:pPr>
      <w:r>
        <w:rPr>
          <w:shd w:val="clear" w:color="auto" w:fill="FFFFFF"/>
        </w:rPr>
        <w:tab/>
        <w:t>Optical flow</w:t>
      </w:r>
    </w:p>
    <w:p w14:paraId="39BEA9C8" w14:textId="6A2B91A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EA669C" w:rsidRPr="00EA669C">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02C37E5" w:rsidR="00014521" w:rsidRDefault="00014521" w:rsidP="00FB6FFB">
      <w:r w:rsidRPr="00014521">
        <w:t>Computing optical flow with deep neural networks</w:t>
      </w:r>
      <w:r w:rsidR="00A82BE7">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EA669C" w:rsidRPr="00EA669C">
        <w:rPr>
          <w:noProof/>
        </w:rPr>
        <w:t>[20], [21]</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EA669C" w:rsidRPr="00EA669C">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294D6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EA669C" w:rsidRPr="00EA669C">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294D6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EA669C" w:rsidRPr="00EA669C">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850D5B">
      <w:pPr>
        <w:pStyle w:val="Heading4"/>
        <w:numPr>
          <w:ilvl w:val="0"/>
          <w:numId w:val="6"/>
        </w:numPr>
      </w:pPr>
      <w:r>
        <w:t>Pose estimation</w:t>
      </w:r>
    </w:p>
    <w:p w14:paraId="252524D7" w14:textId="7DA9B3D0"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294D6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EA669C" w:rsidRPr="00EA669C">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294D6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EA669C" w:rsidRPr="00EA669C">
        <w:rPr>
          <w:noProof/>
        </w:rPr>
        <w:t>[26]</w:t>
      </w:r>
      <w:r w:rsidR="0010500C">
        <w:fldChar w:fldCharType="end"/>
      </w:r>
      <w:r w:rsidR="0010500C">
        <w:t xml:space="preserve"> and facial expression transfer </w:t>
      </w:r>
      <w:r w:rsidR="0010500C">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EA669C" w:rsidRPr="00EA669C">
        <w:rPr>
          <w:noProof/>
        </w:rPr>
        <w:t>[27]</w:t>
      </w:r>
      <w:r w:rsidR="0010500C">
        <w:fldChar w:fldCharType="end"/>
      </w:r>
      <w:r w:rsidR="0010500C">
        <w:t xml:space="preserve"> between source and target</w:t>
      </w:r>
      <w:r w:rsidR="00C07E32">
        <w:t xml:space="preserve"> persons</w:t>
      </w:r>
      <w:r w:rsidR="0010500C">
        <w:t>.</w:t>
      </w:r>
      <w:commentRangeStart w:id="145"/>
      <w:commentRangeEnd w:id="145"/>
      <w:r w:rsidR="0010500C">
        <w:rPr>
          <w:rStyle w:val="CommentReference"/>
        </w:rPr>
        <w:commentReference w:id="145"/>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6"/>
      <w:r>
        <w:t>all about represents</w:t>
      </w:r>
      <w:r w:rsidRPr="00AF6D1A">
        <w:t xml:space="preserve"> an object by a group of "parts" organized in a deformable configuration</w:t>
      </w:r>
      <w:commentRangeEnd w:id="146"/>
      <w:r w:rsidR="00E6092C">
        <w:rPr>
          <w:rStyle w:val="CommentReference"/>
        </w:rPr>
        <w:commentReference w:id="146"/>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850D5B">
      <w:pPr>
        <w:pStyle w:val="Heading4"/>
        <w:numPr>
          <w:ilvl w:val="0"/>
          <w:numId w:val="6"/>
        </w:numPr>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76CDBCB" w:rsidR="00882C86" w:rsidRPr="00CE2B97" w:rsidRDefault="00882C86" w:rsidP="00982897">
                            <w:pPr>
                              <w:pStyle w:val="Caption"/>
                              <w:jc w:val="center"/>
                              <w:rPr>
                                <w:sz w:val="24"/>
                                <w:szCs w:val="24"/>
                              </w:rPr>
                            </w:pPr>
                            <w:bookmarkStart w:id="147" w:name="_Toc47219620"/>
                            <w:r>
                              <w:t xml:space="preserve">Figure </w:t>
                            </w:r>
                            <w:r w:rsidR="00127648">
                              <w:fldChar w:fldCharType="begin"/>
                            </w:r>
                            <w:r w:rsidR="00127648">
                              <w:instrText xml:space="preserve"> SEQ Figure \* ARABIC </w:instrText>
                            </w:r>
                            <w:r w:rsidR="00127648">
                              <w:fldChar w:fldCharType="separate"/>
                            </w:r>
                            <w:r>
                              <w:rPr>
                                <w:noProof/>
                              </w:rPr>
                              <w:t>10</w:t>
                            </w:r>
                            <w:r w:rsidR="00127648">
                              <w:rPr>
                                <w:noProof/>
                              </w:rPr>
                              <w:fldChar w:fldCharType="end"/>
                            </w:r>
                            <w:r>
                              <w:t xml:space="preserve"> pose extractio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76CDBCB" w:rsidR="00882C86" w:rsidRPr="00CE2B97" w:rsidRDefault="00882C86" w:rsidP="00982897">
                      <w:pPr>
                        <w:pStyle w:val="Caption"/>
                        <w:jc w:val="center"/>
                        <w:rPr>
                          <w:sz w:val="24"/>
                          <w:szCs w:val="24"/>
                        </w:rPr>
                      </w:pPr>
                      <w:bookmarkStart w:id="148" w:name="_Toc47219620"/>
                      <w:r>
                        <w:t xml:space="preserve">Figure </w:t>
                      </w:r>
                      <w:r w:rsidR="00127648">
                        <w:fldChar w:fldCharType="begin"/>
                      </w:r>
                      <w:r w:rsidR="00127648">
                        <w:instrText xml:space="preserve"> SEQ Figure \* ARABIC </w:instrText>
                      </w:r>
                      <w:r w:rsidR="00127648">
                        <w:fldChar w:fldCharType="separate"/>
                      </w:r>
                      <w:r>
                        <w:rPr>
                          <w:noProof/>
                        </w:rPr>
                        <w:t>10</w:t>
                      </w:r>
                      <w:r w:rsidR="00127648">
                        <w:rPr>
                          <w:noProof/>
                        </w:rPr>
                        <w:fldChar w:fldCharType="end"/>
                      </w:r>
                      <w:r>
                        <w:t xml:space="preserve"> pose extraction</w:t>
                      </w:r>
                      <w:bookmarkEnd w:id="148"/>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E5AFE46"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EA669C" w:rsidRPr="00EA669C">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850D5B">
      <w:pPr>
        <w:pStyle w:val="Heading4"/>
        <w:numPr>
          <w:ilvl w:val="0"/>
          <w:numId w:val="6"/>
        </w:numPr>
      </w:pPr>
      <w:r>
        <w:t xml:space="preserve">Recurrent </w:t>
      </w:r>
      <w:r w:rsidR="005D7067">
        <w:t>temporal</w:t>
      </w:r>
    </w:p>
    <w:p w14:paraId="7FE638D9" w14:textId="7E6D5FBE" w:rsidR="00390A10" w:rsidRPr="008C7F48"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EA669C" w:rsidRPr="00EA669C">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08B598A5" w:rsidR="00130BCA" w:rsidRDefault="00E32A9C" w:rsidP="00864A5F">
      <w:pPr>
        <w:pStyle w:val="Heading3"/>
      </w:pPr>
      <w:bookmarkStart w:id="149" w:name="_Toc48646393"/>
      <w:proofErr w:type="spellStart"/>
      <w:r>
        <w:t>Spatio</w:t>
      </w:r>
      <w:proofErr w:type="spellEnd"/>
      <w:r>
        <w:t>-</w:t>
      </w:r>
      <w:r w:rsidR="00130BCA">
        <w:t>temporal information</w:t>
      </w:r>
      <w:bookmarkEnd w:id="149"/>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7419836B"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EA669C" w:rsidRPr="00EA669C">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7D17E2B"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0" w:name="_Hlk34721957"/>
      <w:r w:rsidR="009C166F">
        <w:t>spatio</w:t>
      </w:r>
      <w:bookmarkEnd w:id="150"/>
      <w:r w:rsidR="009C166F">
        <w:t xml:space="preserve">temporal predictor though directly synthesize future frame via temporal predictor to preserve temporal continuity. Another recent work by </w:t>
      </w:r>
      <w:r w:rsidR="009C166F">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EA669C" w:rsidRPr="00EA669C">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1" w:name="_Toc48646394"/>
      <w:r>
        <w:lastRenderedPageBreak/>
        <w:t xml:space="preserve">Recent </w:t>
      </w:r>
      <w:r w:rsidR="004B296F">
        <w:t>work</w:t>
      </w:r>
      <w:r>
        <w:t xml:space="preserve"> summary</w:t>
      </w:r>
      <w:bookmarkEnd w:id="151"/>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4"/>
      </w:r>
      <w:r>
        <w:t xml:space="preserve">. </w:t>
      </w:r>
    </w:p>
    <w:p w14:paraId="6C67F697" w14:textId="7E2E06E3" w:rsidR="00A841FC" w:rsidRDefault="00A841FC" w:rsidP="00A841FC">
      <w:pPr>
        <w:pStyle w:val="Caption"/>
        <w:keepNext/>
      </w:pPr>
      <w:r>
        <w:t xml:space="preserve">Table </w:t>
      </w:r>
      <w:r w:rsidR="00127648">
        <w:fldChar w:fldCharType="begin"/>
      </w:r>
      <w:r w:rsidR="00127648">
        <w:instrText xml:space="preserve"> SEQ Table \* ARABIC </w:instrText>
      </w:r>
      <w:r w:rsidR="00127648">
        <w:fldChar w:fldCharType="separate"/>
      </w:r>
      <w:r w:rsidR="00160775">
        <w:rPr>
          <w:noProof/>
        </w:rPr>
        <w:t>3</w:t>
      </w:r>
      <w:r w:rsidR="00127648">
        <w:rPr>
          <w:noProof/>
        </w:rPr>
        <w:fldChar w:fldCharType="end"/>
      </w:r>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0F6139A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EA669C" w:rsidRPr="00EA669C">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2B0209C6" w:rsidR="00E90E1D" w:rsidRDefault="00E90E1D" w:rsidP="000644BA">
            <w:pPr>
              <w:jc w:val="center"/>
            </w:pPr>
            <w:r w:rsidRPr="00BE6EF3">
              <w:lastRenderedPageBreak/>
              <w:t xml:space="preserve">Animating Arbitrary Objects via Deep Motion Transfer </w:t>
            </w:r>
            <w:r>
              <w:t>Monkey-Net</w:t>
            </w:r>
            <w:r>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EA669C" w:rsidRPr="00EA669C">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72F34381" w:rsidR="00E90E1D" w:rsidRDefault="00E90E1D" w:rsidP="000644BA">
            <w:pPr>
              <w:jc w:val="center"/>
            </w:pPr>
            <w:r w:rsidRPr="00DE362C">
              <w:t xml:space="preserve">Unsupervised Video-to-Video Translation Dina </w:t>
            </w:r>
            <w:r>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EA669C" w:rsidRPr="00EA669C">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68BF4ABD" w:rsidR="00E90E1D" w:rsidRDefault="00E90E1D" w:rsidP="000644BA">
            <w:pPr>
              <w:jc w:val="center"/>
            </w:pPr>
            <w:r>
              <w:t xml:space="preserve">Use </w:t>
            </w:r>
            <w:r>
              <w:fldChar w:fldCharType="begin" w:fldLock="1"/>
            </w:r>
            <w:r w:rsidR="00294D6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EA669C" w:rsidRPr="00EA669C">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3073D5A8" w:rsidR="00E90E1D" w:rsidRDefault="00E90E1D" w:rsidP="000644BA">
            <w:pPr>
              <w:jc w:val="center"/>
            </w:pPr>
            <w:r w:rsidRPr="00DE362C">
              <w:t>Video-to-Video Translation with Global Temporal Consistency</w:t>
            </w:r>
            <w:r>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EA669C" w:rsidRPr="00EA669C">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2" w:name="_Toc48646395"/>
      <w:r>
        <w:lastRenderedPageBreak/>
        <w:t>CHAPTER THREE</w:t>
      </w:r>
      <w:bookmarkEnd w:id="152"/>
    </w:p>
    <w:p w14:paraId="21532B25" w14:textId="77777777" w:rsidR="005E235F" w:rsidRDefault="005E235F" w:rsidP="005E235F">
      <w:pPr>
        <w:pStyle w:val="Heading1"/>
        <w:rPr>
          <w:rFonts w:eastAsiaTheme="minorEastAsia"/>
        </w:rPr>
      </w:pPr>
      <w:bookmarkStart w:id="153" w:name="_Toc44355920"/>
      <w:bookmarkStart w:id="154" w:name="_Toc44355979"/>
      <w:bookmarkStart w:id="155" w:name="_Toc44462733"/>
      <w:bookmarkStart w:id="156" w:name="_Toc44644525"/>
      <w:bookmarkStart w:id="157" w:name="_Toc44647378"/>
      <w:bookmarkStart w:id="158" w:name="_Toc46593332"/>
      <w:bookmarkStart w:id="159" w:name="_Toc46593405"/>
      <w:bookmarkStart w:id="160" w:name="_Toc46600125"/>
      <w:bookmarkStart w:id="161" w:name="_Toc46600201"/>
      <w:bookmarkStart w:id="162" w:name="_Toc46601425"/>
      <w:bookmarkStart w:id="163" w:name="_Toc46601562"/>
      <w:bookmarkStart w:id="164" w:name="_Toc46746822"/>
      <w:bookmarkStart w:id="165" w:name="_Toc47207603"/>
      <w:bookmarkStart w:id="166" w:name="_Toc47231511"/>
      <w:bookmarkStart w:id="167" w:name="_Toc48646396"/>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Pr>
          <w:rFonts w:eastAsiaTheme="minorEastAsia"/>
        </w:rPr>
        <w:t>Materials and Methods</w:t>
      </w:r>
      <w:bookmarkEnd w:id="167"/>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68" w:name="_Toc48646303"/>
      <w:bookmarkStart w:id="169" w:name="_Toc48646397"/>
      <w:bookmarkEnd w:id="168"/>
      <w:bookmarkEnd w:id="169"/>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0" w:name="_Toc46601426"/>
      <w:bookmarkStart w:id="171" w:name="_Toc46601563"/>
      <w:bookmarkStart w:id="172" w:name="_Toc46746823"/>
      <w:bookmarkStart w:id="173" w:name="_Toc47207604"/>
      <w:bookmarkStart w:id="174" w:name="_Toc47231512"/>
      <w:bookmarkStart w:id="175" w:name="_Toc48646304"/>
      <w:bookmarkStart w:id="176" w:name="_Toc48646398"/>
      <w:bookmarkEnd w:id="170"/>
      <w:bookmarkEnd w:id="171"/>
      <w:bookmarkEnd w:id="172"/>
      <w:bookmarkEnd w:id="173"/>
      <w:bookmarkEnd w:id="174"/>
      <w:bookmarkEnd w:id="175"/>
      <w:bookmarkEnd w:id="176"/>
    </w:p>
    <w:p w14:paraId="55B26499" w14:textId="56134315" w:rsidR="003771C9" w:rsidRPr="003771C9" w:rsidRDefault="003771C9" w:rsidP="00AB2C3E">
      <w:pPr>
        <w:pStyle w:val="Heading2"/>
      </w:pPr>
      <w:bookmarkStart w:id="177" w:name="_Toc48646399"/>
      <w:r>
        <w:t>Overview</w:t>
      </w:r>
      <w:bookmarkEnd w:id="177"/>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78" w:name="_Toc48646400"/>
      <w:r>
        <w:t>Dataset</w:t>
      </w:r>
      <w:bookmarkEnd w:id="178"/>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79" w:name="_Toc48646401"/>
      <w:r>
        <w:t>Development tools</w:t>
      </w:r>
      <w:bookmarkEnd w:id="179"/>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0" w:name="_Toc48646402"/>
      <w:r>
        <w:t>Design tools</w:t>
      </w:r>
      <w:bookmarkEnd w:id="180"/>
      <w:r>
        <w:t xml:space="preserve"> </w:t>
      </w:r>
    </w:p>
    <w:p w14:paraId="0DCB6902" w14:textId="092B1690"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1" w:name="_Toc48646403"/>
      <w:r>
        <w:t>Prototype development framework</w:t>
      </w:r>
      <w:bookmarkEnd w:id="181"/>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2" w:name="_Toc46601432"/>
      <w:bookmarkStart w:id="183" w:name="_Toc46601569"/>
      <w:bookmarkStart w:id="184" w:name="_Toc46746829"/>
      <w:bookmarkStart w:id="185" w:name="_Toc47207610"/>
      <w:bookmarkStart w:id="186" w:name="_Toc47231518"/>
      <w:bookmarkStart w:id="187" w:name="_Toc48646310"/>
      <w:bookmarkStart w:id="188" w:name="_Toc48646404"/>
      <w:bookmarkEnd w:id="182"/>
      <w:bookmarkEnd w:id="183"/>
      <w:bookmarkEnd w:id="184"/>
      <w:bookmarkEnd w:id="185"/>
      <w:bookmarkEnd w:id="186"/>
      <w:bookmarkEnd w:id="187"/>
      <w:bookmarkEnd w:id="188"/>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9" w:name="_Toc46601433"/>
      <w:bookmarkStart w:id="190" w:name="_Toc46601570"/>
      <w:bookmarkStart w:id="191" w:name="_Toc46746830"/>
      <w:bookmarkStart w:id="192" w:name="_Toc47207611"/>
      <w:bookmarkStart w:id="193" w:name="_Toc47231519"/>
      <w:bookmarkStart w:id="194" w:name="_Toc48646311"/>
      <w:bookmarkStart w:id="195" w:name="_Toc48646405"/>
      <w:bookmarkEnd w:id="189"/>
      <w:bookmarkEnd w:id="190"/>
      <w:bookmarkEnd w:id="191"/>
      <w:bookmarkEnd w:id="192"/>
      <w:bookmarkEnd w:id="193"/>
      <w:bookmarkEnd w:id="194"/>
      <w:bookmarkEnd w:id="195"/>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6" w:name="_Toc46601434"/>
      <w:bookmarkStart w:id="197" w:name="_Toc46601571"/>
      <w:bookmarkStart w:id="198" w:name="_Toc46746831"/>
      <w:bookmarkStart w:id="199" w:name="_Toc47207612"/>
      <w:bookmarkStart w:id="200" w:name="_Toc47231520"/>
      <w:bookmarkStart w:id="201" w:name="_Toc48646312"/>
      <w:bookmarkStart w:id="202" w:name="_Toc48646406"/>
      <w:bookmarkEnd w:id="196"/>
      <w:bookmarkEnd w:id="197"/>
      <w:bookmarkEnd w:id="198"/>
      <w:bookmarkEnd w:id="199"/>
      <w:bookmarkEnd w:id="200"/>
      <w:bookmarkEnd w:id="201"/>
      <w:bookmarkEnd w:id="202"/>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203"/>
      <w:bookmarkEnd w:id="204"/>
      <w:bookmarkEnd w:id="205"/>
      <w:bookmarkEnd w:id="206"/>
      <w:bookmarkEnd w:id="207"/>
      <w:bookmarkEnd w:id="208"/>
      <w:bookmarkEnd w:id="209"/>
    </w:p>
    <w:p w14:paraId="6F3FBF28" w14:textId="2BE7816C" w:rsidR="000423DE" w:rsidRPr="000C0AA6" w:rsidRDefault="00F67D20" w:rsidP="00581D43">
      <w:pPr>
        <w:pStyle w:val="Heading3"/>
        <w:ind w:left="1440"/>
      </w:pPr>
      <w:bookmarkStart w:id="210" w:name="_Toc48646408"/>
      <w:r w:rsidRPr="000C0AA6">
        <w:t>TensorFlow</w:t>
      </w:r>
      <w:bookmarkEnd w:id="210"/>
    </w:p>
    <w:p w14:paraId="1DEC60E2" w14:textId="3245A6CE"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294D6F">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EA669C" w:rsidRPr="00EA669C">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294D6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EA669C" w:rsidRPr="00EA669C">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B215CFE" w:rsidR="000423DE" w:rsidRPr="000C0AA6" w:rsidRDefault="00F67D20" w:rsidP="00F67D20">
      <w:pPr>
        <w:pStyle w:val="Caption"/>
        <w:jc w:val="center"/>
        <w:rPr>
          <w:sz w:val="24"/>
          <w:szCs w:val="24"/>
        </w:rPr>
      </w:pPr>
      <w:bookmarkStart w:id="211" w:name="_Toc47219621"/>
      <w:r w:rsidRPr="000C0AA6">
        <w:t xml:space="preserve">Figure </w:t>
      </w:r>
      <w:r w:rsidR="00127648">
        <w:fldChar w:fldCharType="begin"/>
      </w:r>
      <w:r w:rsidR="00127648">
        <w:instrText xml:space="preserve"> SEQ Figure \* ARABIC </w:instrText>
      </w:r>
      <w:r w:rsidR="00127648">
        <w:fldChar w:fldCharType="separate"/>
      </w:r>
      <w:r w:rsidR="000423D4">
        <w:rPr>
          <w:noProof/>
        </w:rPr>
        <w:t>11</w:t>
      </w:r>
      <w:r w:rsidR="00127648">
        <w:rPr>
          <w:noProof/>
        </w:rPr>
        <w:fldChar w:fldCharType="end"/>
      </w:r>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11"/>
      <w:proofErr w:type="gramEnd"/>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2" w:name="_Toc48646409"/>
      <w:r w:rsidRPr="000C0AA6">
        <w:t>Keras</w:t>
      </w:r>
      <w:bookmarkEnd w:id="212"/>
    </w:p>
    <w:p w14:paraId="4E7CD82A" w14:textId="48D237F2"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294D6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EA669C" w:rsidRPr="00EA669C">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3" w:name="_Toc21334408"/>
      <w:bookmarkStart w:id="214" w:name="_Toc48646410"/>
      <w:r w:rsidRPr="000C0AA6">
        <w:t>OpenCV</w:t>
      </w:r>
      <w:bookmarkEnd w:id="213"/>
      <w:bookmarkEnd w:id="214"/>
    </w:p>
    <w:p w14:paraId="39FC564D" w14:textId="7472CABE"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294D6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EA669C" w:rsidRPr="00EA669C">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5" w:name="_Toc48646411"/>
      <w:r w:rsidRPr="000C0AA6">
        <w:t>MATLAB Deep Network Designer</w:t>
      </w:r>
      <w:bookmarkEnd w:id="215"/>
    </w:p>
    <w:p w14:paraId="71134B8F" w14:textId="4216A88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294D6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EA669C" w:rsidRPr="00EA669C">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6" w:name="_Toc48646412"/>
      <w:r>
        <w:t>Baselines</w:t>
      </w:r>
    </w:p>
    <w:p w14:paraId="0FFCC402" w14:textId="53ED1F3D" w:rsidR="00F75C02" w:rsidRDefault="00F75C02" w:rsidP="00F75C02">
      <w:r>
        <w:t xml:space="preserve">To verify the effectiveness of our model, we compare it with models that focus on video translation with GANs. Since our model architecture is based on Recycle-GAN and take unpaired video data as input, we choose </w:t>
      </w:r>
      <w:proofErr w:type="spellStart"/>
      <w:r>
        <w:t>CycleGAN</w:t>
      </w:r>
      <w:proofErr w:type="spellEnd"/>
      <w:r>
        <w:t xml:space="preserve"> </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Pr="00F75C02">
        <w:rPr>
          <w:noProof/>
        </w:rPr>
        <w:t>[8]</w:t>
      </w:r>
      <w:r>
        <w:fldChar w:fldCharType="end"/>
      </w:r>
      <w:r>
        <w:t xml:space="preserve"> and Recycle-GAN </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operties":{"noteIndex":0},"schema":"https://github.com/citation-style-language/schema/raw/master/csl-citation.json"}</w:instrText>
      </w:r>
      <w:r>
        <w:fldChar w:fldCharType="separate"/>
      </w:r>
      <w:r w:rsidRPr="00F75C02">
        <w:rPr>
          <w:noProof/>
        </w:rPr>
        <w:t>[11]</w:t>
      </w:r>
      <w:r>
        <w:fldChar w:fldCharType="end"/>
      </w:r>
      <w:r>
        <w:t xml:space="preserve"> as the baselines of our experiments.</w:t>
      </w:r>
    </w:p>
    <w:p w14:paraId="133967FB" w14:textId="520E5E57" w:rsidR="00F75C02" w:rsidRDefault="00F75C02" w:rsidP="00F75C02">
      <w:r>
        <w:t xml:space="preserve">– </w:t>
      </w:r>
      <w:proofErr w:type="spellStart"/>
      <w:r w:rsidRPr="00F75C02">
        <w:rPr>
          <w:b/>
          <w:bCs/>
        </w:rPr>
        <w:t>CycleGAN</w:t>
      </w:r>
      <w:proofErr w:type="spellEnd"/>
      <w:r>
        <w:t xml:space="preserve"> </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Pr="00F75C02">
        <w:rPr>
          <w:noProof/>
        </w:rPr>
        <w:t>[8]</w:t>
      </w:r>
      <w:r>
        <w:fldChar w:fldCharType="end"/>
      </w:r>
      <w:r>
        <w:t xml:space="preserve"> uses two generators to translate images, with the idea of cycle consistency. We employ it to translate the video frames and make comparisons, with the intent to ﬁgure out the effect of the </w:t>
      </w:r>
      <w:proofErr w:type="spellStart"/>
      <w:r>
        <w:t>spatio</w:t>
      </w:r>
      <w:proofErr w:type="spellEnd"/>
      <w:r>
        <w:t>–temporal constraint.</w:t>
      </w:r>
    </w:p>
    <w:p w14:paraId="0B5C948E" w14:textId="3434283F" w:rsidR="00F75C02" w:rsidRPr="00F75C02" w:rsidRDefault="00F75C02" w:rsidP="00F75C02">
      <w:r>
        <w:t xml:space="preserve">– </w:t>
      </w:r>
      <w:r w:rsidRPr="00F75C02">
        <w:rPr>
          <w:b/>
          <w:bCs/>
        </w:rPr>
        <w:t>Recycle-GAN</w:t>
      </w:r>
      <w:r>
        <w:t xml:space="preserve"> </w:t>
      </w:r>
      <w:r w:rsidRPr="00F75C02">
        <w:rPr>
          <w:noProof/>
        </w:rPr>
        <w:t xml:space="preserve"> </w:t>
      </w:r>
      <w:r>
        <w:rPr>
          <w:noProof/>
        </w:rPr>
        <w:fldChar w:fldCharType="begin" w:fldLock="1"/>
      </w:r>
      <w:r>
        <w:rPr>
          <w:noProo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noProof/>
        </w:rPr>
        <w:fldChar w:fldCharType="separate"/>
      </w:r>
      <w:r w:rsidRPr="00F75C02">
        <w:rPr>
          <w:noProof/>
        </w:rPr>
        <w:t>[11]</w:t>
      </w:r>
      <w:r>
        <w:rPr>
          <w:noProof/>
        </w:rPr>
        <w:fldChar w:fldCharType="end"/>
      </w:r>
      <w:r>
        <w:t xml:space="preserve">  uses two generators and two predictors to translate videos. It puts forward a recycle loss to work with cycle loss and recurrent loss for content translation and style preservation, which takes the temporal information into consideration. The contrasts with Recycle-GAN aim to demonstrate the signiﬁcant improvements that our method makes about the spatial–temporal information</w:t>
      </w:r>
    </w:p>
    <w:p w14:paraId="41673C95" w14:textId="7B03D06F" w:rsidR="00DD1726" w:rsidRDefault="00DD1726" w:rsidP="00F75C02">
      <w:pPr>
        <w:pStyle w:val="Heading3"/>
      </w:pPr>
      <w:r>
        <w:t>Evaluation methods</w:t>
      </w:r>
      <w:bookmarkEnd w:id="216"/>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17" w:name="_Toc48646413"/>
      <w:r>
        <w:lastRenderedPageBreak/>
        <w:t>User study</w:t>
      </w:r>
      <w:bookmarkEnd w:id="217"/>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18" w:name="_Toc48646414"/>
      <w:r w:rsidRPr="008B7FBF">
        <w:t>Inception score</w:t>
      </w:r>
      <w:bookmarkEnd w:id="218"/>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19" w:name="_Toc48646415"/>
      <w:r>
        <w:lastRenderedPageBreak/>
        <w:t>CHAPTER FOUR</w:t>
      </w:r>
      <w:bookmarkEnd w:id="219"/>
    </w:p>
    <w:p w14:paraId="64E009EC" w14:textId="34BB7924" w:rsidR="00E0008F" w:rsidRDefault="00201370" w:rsidP="00160775">
      <w:pPr>
        <w:pStyle w:val="Heading1"/>
      </w:pPr>
      <w:bookmarkStart w:id="220" w:name="_Toc48646416"/>
      <w:r>
        <w:t xml:space="preserve">The </w:t>
      </w:r>
      <w:r w:rsidR="00E0008F">
        <w:t>Proposed work</w:t>
      </w:r>
      <w:r w:rsidR="00481B8B">
        <w:t xml:space="preserve"> &amp; </w:t>
      </w:r>
      <w:r w:rsidR="00A164A8">
        <w:t xml:space="preserve">it’s </w:t>
      </w:r>
      <w:r w:rsidR="00481B8B" w:rsidRPr="00CA45EF">
        <w:t>Implementation</w:t>
      </w:r>
      <w:bookmarkEnd w:id="220"/>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1" w:name="_Toc44644538"/>
      <w:bookmarkStart w:id="222" w:name="_Toc44647391"/>
      <w:bookmarkStart w:id="223" w:name="_Toc46593347"/>
      <w:bookmarkStart w:id="224" w:name="_Toc46593420"/>
      <w:bookmarkStart w:id="225" w:name="_Toc46600140"/>
      <w:bookmarkStart w:id="226" w:name="_Toc46600216"/>
      <w:bookmarkStart w:id="227" w:name="_Toc46601445"/>
      <w:bookmarkStart w:id="228" w:name="_Toc46601582"/>
      <w:bookmarkStart w:id="229" w:name="_Toc46746842"/>
      <w:bookmarkStart w:id="230" w:name="_Toc47207623"/>
      <w:bookmarkStart w:id="231" w:name="_Toc47231531"/>
      <w:bookmarkStart w:id="232" w:name="_Toc48646323"/>
      <w:bookmarkStart w:id="233" w:name="_Toc48646417"/>
      <w:bookmarkEnd w:id="221"/>
      <w:bookmarkEnd w:id="222"/>
      <w:bookmarkEnd w:id="223"/>
      <w:bookmarkEnd w:id="224"/>
      <w:bookmarkEnd w:id="225"/>
      <w:bookmarkEnd w:id="226"/>
      <w:bookmarkEnd w:id="227"/>
      <w:bookmarkEnd w:id="228"/>
      <w:bookmarkEnd w:id="229"/>
      <w:bookmarkEnd w:id="230"/>
      <w:bookmarkEnd w:id="231"/>
      <w:bookmarkEnd w:id="232"/>
      <w:bookmarkEnd w:id="233"/>
    </w:p>
    <w:p w14:paraId="5F433B0C" w14:textId="53089A03" w:rsidR="00B4642C" w:rsidRDefault="00B4642C" w:rsidP="00E90D56">
      <w:pPr>
        <w:pStyle w:val="Heading2"/>
      </w:pPr>
      <w:bookmarkStart w:id="234" w:name="_Toc48646418"/>
      <w:r>
        <w:t>Overview</w:t>
      </w:r>
      <w:bookmarkEnd w:id="234"/>
    </w:p>
    <w:p w14:paraId="640057A9" w14:textId="2B163D4E" w:rsidR="0011562C"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 xml:space="preserve">so </w:t>
      </w:r>
      <w:r w:rsidR="00555989" w:rsidRPr="0048524D">
        <w:rPr>
          <w:highlight w:val="yellow"/>
        </w:rPr>
        <w:t>with the purpose of</w:t>
      </w:r>
      <w:r w:rsidRPr="0048524D">
        <w:rPr>
          <w:highlight w:val="yellow"/>
        </w:rPr>
        <w:t xml:space="preserve"> achieve this objective image to image translation, temporal information extraction and </w:t>
      </w:r>
      <w:proofErr w:type="spellStart"/>
      <w:r w:rsidR="00E37E74" w:rsidRPr="0048524D">
        <w:rPr>
          <w:highlight w:val="yellow"/>
        </w:rPr>
        <w:t>S</w:t>
      </w:r>
      <w:r w:rsidRPr="0048524D">
        <w:rPr>
          <w:highlight w:val="yellow"/>
        </w:rPr>
        <w:t>patio</w:t>
      </w:r>
      <w:proofErr w:type="spellEnd"/>
      <w:r w:rsidRPr="0048524D">
        <w:rPr>
          <w:highlight w:val="yellow"/>
        </w:rPr>
        <w:t>-temporal information fusion are main building stones.</w:t>
      </w:r>
      <w:r>
        <w:t xml:space="preserve"> </w:t>
      </w:r>
      <w:r w:rsidR="006D4DB8">
        <w:t xml:space="preserve">This chapter </w:t>
      </w:r>
      <w:r w:rsidR="0048524D">
        <w:t xml:space="preserve">can be ideally </w:t>
      </w:r>
      <w:r w:rsidR="00785BDB">
        <w:t>portioned to</w:t>
      </w:r>
      <w:r w:rsidR="0048524D">
        <w:t xml:space="preserve"> </w:t>
      </w:r>
      <w:r w:rsidR="00893881">
        <w:t xml:space="preserve">three major sections, </w:t>
      </w:r>
      <w:r w:rsidR="00157897">
        <w:t xml:space="preserve">the </w:t>
      </w:r>
      <w:r w:rsidR="00785BDB">
        <w:t>first introduces</w:t>
      </w:r>
      <w:r>
        <w:t xml:space="preserve"> image to image translation (</w:t>
      </w:r>
      <w:r w:rsidR="00D40959">
        <w:t>spatial</w:t>
      </w:r>
      <w:r>
        <w:t xml:space="preserve"> domain transfer) to translate a given domain image into </w:t>
      </w:r>
      <w:r w:rsidR="0011562C">
        <w:t>another</w:t>
      </w:r>
      <w:r>
        <w:t xml:space="preserve"> domain. </w:t>
      </w:r>
      <w:r w:rsidR="00157897">
        <w:t xml:space="preserve">the </w:t>
      </w:r>
      <w:r w:rsidR="00CF00F7">
        <w:t>second</w:t>
      </w:r>
      <w:r w:rsidR="00157897">
        <w:t xml:space="preserve"> deals with video to video translation problems and constraints to solve. </w:t>
      </w:r>
      <w:r w:rsidR="0011562C">
        <w:t xml:space="preserve">The </w:t>
      </w:r>
      <w:r w:rsidR="00157897">
        <w:t>last</w:t>
      </w:r>
      <w:r w:rsidR="0011562C">
        <w:t xml:space="preserve"> section explain</w:t>
      </w:r>
      <w:r w:rsidR="00E37E74">
        <w:t>s</w:t>
      </w:r>
      <w:r w:rsidR="0011562C">
        <w:t xml:space="preserve"> how temporal information extracted</w:t>
      </w:r>
      <w:r w:rsidR="005524D2">
        <w:t xml:space="preserve"> and</w:t>
      </w:r>
      <w:r w:rsidR="0011562C">
        <w:t xml:space="preserve"> </w:t>
      </w:r>
      <w:r w:rsidR="00E37E74">
        <w:t xml:space="preserve">a </w:t>
      </w:r>
      <w:r w:rsidR="0011562C">
        <w:t xml:space="preserve">fusion between </w:t>
      </w:r>
      <w:r w:rsidR="00AA0DC5">
        <w:t>spatial</w:t>
      </w:r>
      <w:r w:rsidR="00157897">
        <w:t>-temporal fusion.</w:t>
      </w:r>
    </w:p>
    <w:p w14:paraId="3F37C607" w14:textId="39C272CA" w:rsidR="00B4642C" w:rsidRPr="00236AA8" w:rsidRDefault="00A546FD" w:rsidP="00236AA8">
      <w:pPr>
        <w:pStyle w:val="Heading2"/>
      </w:pPr>
      <w:bookmarkStart w:id="235" w:name="_Toc48646419"/>
      <w:r w:rsidRPr="00236AA8">
        <w:t>Introduction</w:t>
      </w:r>
      <w:bookmarkEnd w:id="235"/>
    </w:p>
    <w:p w14:paraId="3D3B4443" w14:textId="3DD4508D" w:rsidR="00D97236" w:rsidRPr="00E40CE0" w:rsidRDefault="00A8170C" w:rsidP="00A8170C">
      <w:pPr>
        <w:rPr>
          <w:color w:val="FF0000"/>
        </w:rPr>
      </w:pPr>
      <w:r w:rsidRPr="00A8170C">
        <w:rPr>
          <w:color w:val="FF0000"/>
        </w:rPr>
        <w:t xml:space="preserve">We set out to study the question if it is even possible to embed </w:t>
      </w:r>
      <w:r w:rsidR="00BD2995">
        <w:rPr>
          <w:color w:val="FF0000"/>
        </w:rPr>
        <w:t>additional constraint</w:t>
      </w:r>
      <w:r w:rsidRPr="00A8170C">
        <w:rPr>
          <w:color w:val="FF0000"/>
        </w:rPr>
        <w:t xml:space="preserve"> into the</w:t>
      </w:r>
      <w:r>
        <w:rPr>
          <w:color w:val="FF0000"/>
        </w:rPr>
        <w:t xml:space="preserve"> video to video translation</w:t>
      </w:r>
      <w:r w:rsidRPr="00A8170C">
        <w:rPr>
          <w:color w:val="FF0000"/>
        </w:rPr>
        <w:t xml:space="preserve"> latent </w:t>
      </w:r>
      <w:r w:rsidRPr="00A8170C">
        <w:t>space</w:t>
      </w:r>
      <w:r w:rsidR="00C35573">
        <w:t xml:space="preserve"> the result</w:t>
      </w:r>
      <w:r w:rsidR="00AB1AF5">
        <w:t xml:space="preserve">s </w:t>
      </w:r>
      <w:r w:rsidR="00033E04">
        <w:t>coherent video</w:t>
      </w:r>
      <w:r>
        <w:t xml:space="preserve">. </w:t>
      </w:r>
      <w:r w:rsidR="00E000A1" w:rsidRPr="00A8170C">
        <w:rPr>
          <w:highlight w:val="yellow"/>
        </w:rPr>
        <w:t>let’s</w:t>
      </w:r>
      <w:r w:rsidR="00A05052" w:rsidRPr="00A82BC0">
        <w:rPr>
          <w:color w:val="FF0000"/>
          <w:highlight w:val="yellow"/>
        </w:rPr>
        <w:t xml:space="preserve"> recoup some recent approaches a bit</w:t>
      </w:r>
      <w:r w:rsidR="00AC608C">
        <w:rPr>
          <w:color w:val="FF0000"/>
        </w:rPr>
        <w:t xml:space="preserve"> about </w:t>
      </w:r>
      <w:r w:rsidR="006B266A">
        <w:rPr>
          <w:color w:val="FF0000"/>
        </w:rPr>
        <w:t xml:space="preserve">how </w:t>
      </w:r>
      <w:r w:rsidR="00D91804" w:rsidRPr="00E40CE0">
        <w:rPr>
          <w:i/>
          <w:iCs/>
          <w:color w:val="FF0000"/>
        </w:rPr>
        <w:t>constraint</w:t>
      </w:r>
      <w:r w:rsidR="00753828" w:rsidRPr="00E40CE0">
        <w:rPr>
          <w:i/>
          <w:iCs/>
          <w:color w:val="FF0000"/>
        </w:rPr>
        <w:t>s</w:t>
      </w:r>
      <w:r w:rsidR="00D91804" w:rsidRPr="00E40CE0">
        <w:rPr>
          <w:color w:val="FF0000"/>
        </w:rPr>
        <w:t xml:space="preserve"> </w:t>
      </w:r>
      <w:r w:rsidR="0007597A">
        <w:rPr>
          <w:color w:val="FF0000"/>
        </w:rPr>
        <w:t>I</w:t>
      </w:r>
      <w:r w:rsidR="00CA2A87" w:rsidRPr="00E40CE0">
        <w:rPr>
          <w:color w:val="FF0000"/>
        </w:rPr>
        <w:t>nfluence</w:t>
      </w:r>
      <w:r w:rsidR="00D91804" w:rsidRPr="00E40CE0">
        <w:rPr>
          <w:color w:val="FF0000"/>
        </w:rPr>
        <w:t xml:space="preserve"> temporal </w:t>
      </w:r>
      <w:r w:rsidR="005B5922" w:rsidRPr="00E40CE0">
        <w:rPr>
          <w:color w:val="FF0000"/>
        </w:rPr>
        <w:t>inconsistency</w:t>
      </w:r>
      <w:r w:rsidR="00D91804" w:rsidRPr="00E40CE0">
        <w:rPr>
          <w:color w:val="FF0000"/>
        </w:rPr>
        <w:t xml:space="preserve"> problem</w:t>
      </w:r>
      <w:r w:rsidR="00753828" w:rsidRPr="00E40CE0">
        <w:rPr>
          <w:color w:val="FF0000"/>
        </w:rPr>
        <w:t>s</w:t>
      </w:r>
      <w:r w:rsidR="00D91804" w:rsidRPr="00E40CE0">
        <w:rPr>
          <w:color w:val="FF0000"/>
        </w:rPr>
        <w:t xml:space="preserve"> in </w:t>
      </w:r>
      <w:r w:rsidR="00753828" w:rsidRPr="00E40CE0">
        <w:rPr>
          <w:color w:val="FF0000"/>
        </w:rPr>
        <w:t xml:space="preserve">a </w:t>
      </w:r>
      <w:r w:rsidR="00D91804" w:rsidRPr="00E40CE0">
        <w:rPr>
          <w:color w:val="FF0000"/>
        </w:rPr>
        <w:t xml:space="preserve">video to video translation. </w:t>
      </w:r>
      <w:r w:rsidR="005B5922" w:rsidRPr="00E40CE0">
        <w:rPr>
          <w:color w:val="FF0000"/>
        </w:rPr>
        <w:t>Generally,</w:t>
      </w:r>
      <w:r w:rsidR="00D91804" w:rsidRPr="00E40CE0">
        <w:rPr>
          <w:color w:val="FF0000"/>
        </w:rPr>
        <w:t xml:space="preserve"> we can classify </w:t>
      </w:r>
      <w:r w:rsidR="00C60C84" w:rsidRPr="00E40CE0">
        <w:rPr>
          <w:color w:val="FF0000"/>
        </w:rPr>
        <w:t>those</w:t>
      </w:r>
      <w:r w:rsidR="008A12C0" w:rsidRPr="00E40CE0">
        <w:rPr>
          <w:color w:val="FF0000"/>
        </w:rPr>
        <w:t xml:space="preserve"> attempts </w:t>
      </w:r>
      <w:r w:rsidR="005B5922" w:rsidRPr="00E40CE0">
        <w:rPr>
          <w:color w:val="FF0000"/>
        </w:rPr>
        <w:t>in</w:t>
      </w:r>
      <w:r w:rsidR="008A12C0" w:rsidRPr="00E40CE0">
        <w:rPr>
          <w:color w:val="FF0000"/>
        </w:rPr>
        <w:t>to two various classes</w:t>
      </w:r>
      <w:r w:rsidR="00542034" w:rsidRPr="00E40CE0">
        <w:rPr>
          <w:color w:val="FF0000"/>
        </w:rPr>
        <w:t>. the first</w:t>
      </w:r>
      <w:r w:rsidR="00753828" w:rsidRPr="00E40CE0">
        <w:rPr>
          <w:color w:val="FF0000"/>
        </w:rPr>
        <w:t>-</w:t>
      </w:r>
      <w:r w:rsidR="00542034" w:rsidRPr="00E40CE0">
        <w:rPr>
          <w:color w:val="FF0000"/>
        </w:rPr>
        <w:t>class use conditional GAN</w:t>
      </w:r>
      <w:r w:rsidR="003E3DBB" w:rsidRPr="00E40CE0">
        <w:rPr>
          <w:color w:val="FF0000"/>
        </w:rPr>
        <w:t xml:space="preserve"> </w:t>
      </w:r>
      <w:r w:rsidR="00542034" w:rsidRPr="00E40CE0">
        <w:rPr>
          <w:color w:val="FF0000"/>
        </w:rPr>
        <w:fldChar w:fldCharType="begin" w:fldLock="1"/>
      </w:r>
      <w:r w:rsidR="00CA590A" w:rsidRPr="00E40CE0">
        <w:rPr>
          <w:color w:val="FF0000"/>
        </w:rPr>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542034" w:rsidRPr="00E40CE0">
        <w:rPr>
          <w:color w:val="FF0000"/>
        </w:rPr>
        <w:fldChar w:fldCharType="separate"/>
      </w:r>
      <w:r w:rsidR="00D73293" w:rsidRPr="00E40CE0">
        <w:rPr>
          <w:noProof/>
          <w:color w:val="FF0000"/>
        </w:rPr>
        <w:t>[9]</w:t>
      </w:r>
      <w:r w:rsidR="00542034" w:rsidRPr="00E40CE0">
        <w:rPr>
          <w:color w:val="FF0000"/>
        </w:rPr>
        <w:fldChar w:fldCharType="end"/>
      </w:r>
      <w:r w:rsidR="00542034" w:rsidRPr="00E40CE0">
        <w:rPr>
          <w:color w:val="FF0000"/>
        </w:rPr>
        <w:t xml:space="preserve"> to generate </w:t>
      </w:r>
      <w:r w:rsidR="00753828" w:rsidRPr="00E40CE0">
        <w:rPr>
          <w:color w:val="FF0000"/>
        </w:rPr>
        <w:t xml:space="preserve">a </w:t>
      </w:r>
      <w:r w:rsidR="00542034" w:rsidRPr="00E40CE0">
        <w:rPr>
          <w:color w:val="FF0000"/>
        </w:rPr>
        <w:t>new temporally consistent frame</w:t>
      </w:r>
      <w:r w:rsidR="00A82BC0">
        <w:rPr>
          <w:color w:val="FF0000"/>
        </w:rPr>
        <w:t xml:space="preserve"> using frame predictio</w:t>
      </w:r>
      <w:r w:rsidR="00AF0716">
        <w:rPr>
          <w:color w:val="FF0000"/>
        </w:rPr>
        <w:t>n</w:t>
      </w:r>
      <w:r w:rsidR="00542034" w:rsidRPr="00E40CE0">
        <w:rPr>
          <w:color w:val="FF0000"/>
        </w:rPr>
        <w:t>.</w:t>
      </w:r>
      <w:r w:rsidR="00C60C84" w:rsidRPr="00E40CE0">
        <w:rPr>
          <w:color w:val="FF0000"/>
        </w:rPr>
        <w:t xml:space="preserve"> </w:t>
      </w:r>
      <w:r w:rsidR="00AA780D" w:rsidRPr="00E40CE0">
        <w:rPr>
          <w:color w:val="FF0000"/>
        </w:rPr>
        <w:t xml:space="preserve">one of </w:t>
      </w:r>
      <w:r w:rsidR="00753828" w:rsidRPr="00E40CE0">
        <w:rPr>
          <w:color w:val="FF0000"/>
        </w:rPr>
        <w:t xml:space="preserve">the </w:t>
      </w:r>
      <w:r w:rsidR="00AA780D" w:rsidRPr="00E40CE0">
        <w:rPr>
          <w:color w:val="FF0000"/>
        </w:rPr>
        <w:t>recent work</w:t>
      </w:r>
      <w:r w:rsidR="00753828" w:rsidRPr="00E40CE0">
        <w:rPr>
          <w:color w:val="FF0000"/>
        </w:rPr>
        <w:t>s</w:t>
      </w:r>
      <w:r w:rsidR="00AA780D" w:rsidRPr="00E40CE0">
        <w:rPr>
          <w:color w:val="FF0000"/>
        </w:rPr>
        <w:t xml:space="preserve"> based on this mechanism </w:t>
      </w:r>
      <w:r w:rsidR="00542034" w:rsidRPr="00E40CE0">
        <w:rPr>
          <w:color w:val="FF0000"/>
        </w:rPr>
        <w:fldChar w:fldCharType="begin" w:fldLock="1"/>
      </w:r>
      <w:r w:rsidR="00CA590A" w:rsidRPr="00E40CE0">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542034" w:rsidRPr="00E40CE0">
        <w:rPr>
          <w:color w:val="FF0000"/>
        </w:rPr>
        <w:fldChar w:fldCharType="separate"/>
      </w:r>
      <w:r w:rsidR="00D73293" w:rsidRPr="00E40CE0">
        <w:rPr>
          <w:noProof/>
          <w:color w:val="FF0000"/>
        </w:rPr>
        <w:t>[11]</w:t>
      </w:r>
      <w:r w:rsidR="00542034" w:rsidRPr="00E40CE0">
        <w:rPr>
          <w:color w:val="FF0000"/>
        </w:rPr>
        <w:fldChar w:fldCharType="end"/>
      </w:r>
      <w:r w:rsidR="00542034" w:rsidRPr="00E40CE0">
        <w:rPr>
          <w:color w:val="FF0000"/>
        </w:rPr>
        <w:t xml:space="preserve"> </w:t>
      </w:r>
      <w:r w:rsidR="00AA780D" w:rsidRPr="00E40CE0">
        <w:rPr>
          <w:color w:val="FF0000"/>
        </w:rPr>
        <w:t xml:space="preserve">use </w:t>
      </w:r>
      <w:r w:rsidR="002431C9" w:rsidRPr="00E40CE0">
        <w:rPr>
          <w:color w:val="FF0000"/>
        </w:rPr>
        <w:t>temporal predictor based on pix2pix</w:t>
      </w:r>
      <w:r w:rsidR="003E3DBB" w:rsidRPr="00E40CE0">
        <w:rPr>
          <w:color w:val="FF0000"/>
        </w:rPr>
        <w:t xml:space="preserve"> </w:t>
      </w:r>
      <w:r w:rsidR="002431C9" w:rsidRPr="00E40CE0">
        <w:rPr>
          <w:color w:val="FF0000"/>
        </w:rPr>
        <w:fldChar w:fldCharType="begin" w:fldLock="1"/>
      </w:r>
      <w:r w:rsidR="00AE6903" w:rsidRPr="00E40CE0">
        <w:rPr>
          <w:color w:val="FF0000"/>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2431C9" w:rsidRPr="00E40CE0">
        <w:rPr>
          <w:color w:val="FF0000"/>
        </w:rPr>
        <w:fldChar w:fldCharType="separate"/>
      </w:r>
      <w:r w:rsidR="00AE6903" w:rsidRPr="00E40CE0">
        <w:rPr>
          <w:noProof/>
          <w:color w:val="FF0000"/>
        </w:rPr>
        <w:t>[7]</w:t>
      </w:r>
      <w:r w:rsidR="002431C9" w:rsidRPr="00E40CE0">
        <w:rPr>
          <w:color w:val="FF0000"/>
        </w:rPr>
        <w:fldChar w:fldCharType="end"/>
      </w:r>
      <w:r w:rsidR="002431C9" w:rsidRPr="00E40CE0">
        <w:rPr>
          <w:color w:val="FF0000"/>
        </w:rPr>
        <w:t xml:space="preserve"> architecture and </w:t>
      </w:r>
      <w:r w:rsidR="00687945">
        <w:rPr>
          <w:color w:val="FF0000"/>
        </w:rPr>
        <w:t>cycle-</w:t>
      </w:r>
      <w:proofErr w:type="spellStart"/>
      <w:r w:rsidR="00687945">
        <w:rPr>
          <w:color w:val="FF0000"/>
        </w:rPr>
        <w:t>gan</w:t>
      </w:r>
      <w:proofErr w:type="spellEnd"/>
      <w:r w:rsidR="002431C9" w:rsidRPr="00E40CE0">
        <w:rPr>
          <w:color w:val="FF0000"/>
        </w:rPr>
        <w:t xml:space="preserve"> neural network</w:t>
      </w:r>
      <w:r w:rsidR="00C60C84" w:rsidRPr="00E40CE0">
        <w:rPr>
          <w:color w:val="FF0000"/>
        </w:rPr>
        <w:t>.</w:t>
      </w:r>
      <w:r w:rsidR="00AA780D" w:rsidRPr="00E40CE0">
        <w:rPr>
          <w:color w:val="FF0000"/>
        </w:rPr>
        <w:t xml:space="preserve"> the idea is temporal predictor network is trained to learn the </w:t>
      </w:r>
      <w:r w:rsidR="0026470C" w:rsidRPr="00E40CE0">
        <w:rPr>
          <w:color w:val="FF0000"/>
        </w:rPr>
        <w:t>relation</w:t>
      </w:r>
      <w:r w:rsidR="00AA780D" w:rsidRPr="00E40CE0">
        <w:rPr>
          <w:color w:val="FF0000"/>
        </w:rPr>
        <w:t xml:space="preserve"> between </w:t>
      </w:r>
      <w:r w:rsidR="0026470C" w:rsidRPr="00E40CE0">
        <w:rPr>
          <w:color w:val="FF0000"/>
        </w:rPr>
        <w:t>streamed</w:t>
      </w:r>
      <w:r w:rsidR="00AA780D" w:rsidRPr="00E40CE0">
        <w:rPr>
          <w:color w:val="FF0000"/>
        </w:rPr>
        <w:t xml:space="preserve"> previous frames, so</w:t>
      </w:r>
      <w:r w:rsidR="0026470C" w:rsidRPr="00E40CE0">
        <w:rPr>
          <w:color w:val="FF0000"/>
        </w:rPr>
        <w:t xml:space="preserve"> the</w:t>
      </w:r>
      <w:r w:rsidR="00AA780D" w:rsidRPr="00E40CE0">
        <w:rPr>
          <w:color w:val="FF0000"/>
        </w:rPr>
        <w:t xml:space="preserve"> network could predict how the </w:t>
      </w:r>
      <w:r w:rsidR="0026470C" w:rsidRPr="00E40CE0">
        <w:rPr>
          <w:color w:val="FF0000"/>
        </w:rPr>
        <w:t>object</w:t>
      </w:r>
      <w:r w:rsidR="00C60C84" w:rsidRPr="00E40CE0">
        <w:rPr>
          <w:color w:val="FF0000"/>
        </w:rPr>
        <w:t>s in a frame</w:t>
      </w:r>
      <w:r w:rsidR="0026470C" w:rsidRPr="00E40CE0">
        <w:rPr>
          <w:color w:val="FF0000"/>
        </w:rPr>
        <w:t xml:space="preserve"> flow </w:t>
      </w:r>
      <w:r w:rsidR="00C60C84" w:rsidRPr="00E40CE0">
        <w:rPr>
          <w:color w:val="FF0000"/>
        </w:rPr>
        <w:t>to</w:t>
      </w:r>
      <w:r w:rsidR="0026470C" w:rsidRPr="00E40CE0">
        <w:rPr>
          <w:color w:val="FF0000"/>
        </w:rPr>
        <w:t xml:space="preserve"> </w:t>
      </w:r>
      <w:r w:rsidR="004D538D" w:rsidRPr="00E40CE0">
        <w:rPr>
          <w:color w:val="FF0000"/>
        </w:rPr>
        <w:t>new generated synthetic</w:t>
      </w:r>
      <w:r w:rsidR="00AA780D" w:rsidRPr="00E40CE0">
        <w:rPr>
          <w:color w:val="FF0000"/>
        </w:rPr>
        <w:t xml:space="preserve"> frame</w:t>
      </w:r>
      <w:r w:rsidR="00753828" w:rsidRPr="00E40CE0">
        <w:rPr>
          <w:color w:val="FF0000"/>
        </w:rPr>
        <w:t>, however,</w:t>
      </w:r>
      <w:r w:rsidR="00AA780D" w:rsidRPr="00E40CE0">
        <w:rPr>
          <w:color w:val="FF0000"/>
        </w:rPr>
        <w:t xml:space="preserve"> this approach </w:t>
      </w:r>
      <w:r w:rsidR="00C44426" w:rsidRPr="00E40CE0">
        <w:rPr>
          <w:color w:val="FF0000"/>
        </w:rPr>
        <w:t xml:space="preserve">fails when the </w:t>
      </w:r>
      <w:r w:rsidR="00C44426" w:rsidRPr="00E40CE0">
        <w:rPr>
          <w:b/>
          <w:bCs/>
          <w:i/>
          <w:iCs/>
          <w:color w:val="FF0000"/>
        </w:rPr>
        <w:t>new</w:t>
      </w:r>
      <w:r w:rsidR="00C44426" w:rsidRPr="00E40CE0">
        <w:rPr>
          <w:color w:val="FF0000"/>
        </w:rPr>
        <w:t xml:space="preserve"> object </w:t>
      </w:r>
      <w:r w:rsidR="00B16AD1" w:rsidRPr="00E40CE0">
        <w:rPr>
          <w:color w:val="FF0000"/>
        </w:rPr>
        <w:t>introduce</w:t>
      </w:r>
      <w:r w:rsidR="00753828" w:rsidRPr="00E40CE0">
        <w:rPr>
          <w:color w:val="FF0000"/>
        </w:rPr>
        <w:t>d</w:t>
      </w:r>
      <w:r w:rsidR="00C44426" w:rsidRPr="00E40CE0">
        <w:rPr>
          <w:color w:val="FF0000"/>
        </w:rPr>
        <w:t xml:space="preserve"> in the frame</w:t>
      </w:r>
      <w:r w:rsidR="00D17FA9">
        <w:rPr>
          <w:color w:val="FF0000"/>
        </w:rPr>
        <w:t>.</w:t>
      </w:r>
      <w:r w:rsidR="00C44426" w:rsidRPr="00E40CE0">
        <w:rPr>
          <w:color w:val="FF0000"/>
        </w:rPr>
        <w:t xml:space="preserve"> </w:t>
      </w:r>
      <w:r w:rsidR="00D17FA9" w:rsidRPr="00E40CE0">
        <w:rPr>
          <w:color w:val="FF0000"/>
        </w:rPr>
        <w:t>S</w:t>
      </w:r>
      <w:r w:rsidR="00B16AD1" w:rsidRPr="00E40CE0">
        <w:rPr>
          <w:color w:val="FF0000"/>
        </w:rPr>
        <w:t>ince</w:t>
      </w:r>
      <w:r w:rsidR="00D17FA9">
        <w:rPr>
          <w:color w:val="FF0000"/>
        </w:rPr>
        <w:t>,</w:t>
      </w:r>
      <w:r w:rsidR="00C44426" w:rsidRPr="00E40CE0">
        <w:rPr>
          <w:color w:val="FF0000"/>
        </w:rPr>
        <w:t xml:space="preserve"> the temporal predictor </w:t>
      </w:r>
      <w:r w:rsidR="00687945" w:rsidRPr="00E40CE0">
        <w:rPr>
          <w:color w:val="FF0000"/>
        </w:rPr>
        <w:t>uses</w:t>
      </w:r>
      <w:r w:rsidR="00C44426" w:rsidRPr="00E40CE0">
        <w:rPr>
          <w:color w:val="FF0000"/>
        </w:rPr>
        <w:t xml:space="preserve"> previous frame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n)</m:t>
            </m:r>
          </m:sub>
        </m:sSub>
      </m:oMath>
      <w:r w:rsidR="00AA780D" w:rsidRPr="00E40CE0">
        <w:rPr>
          <w:color w:val="FF0000"/>
        </w:rPr>
        <w:t xml:space="preserve"> </w:t>
      </w:r>
      <w:r w:rsidR="00B16AD1" w:rsidRPr="00E40CE0">
        <w:rPr>
          <w:color w:val="FF0000"/>
        </w:rPr>
        <w:t xml:space="preserve">it </w:t>
      </w:r>
      <w:r w:rsidR="0026470C" w:rsidRPr="00E40CE0">
        <w:rPr>
          <w:color w:val="FF0000"/>
        </w:rPr>
        <w:t>cannot</w:t>
      </w:r>
      <w:r w:rsidR="00B16AD1" w:rsidRPr="00E40CE0">
        <w:rPr>
          <w:color w:val="FF0000"/>
        </w:rPr>
        <w:t xml:space="preserve"> estimate how </w:t>
      </w:r>
      <w:r w:rsidR="0026470C" w:rsidRPr="00E40CE0">
        <w:rPr>
          <w:color w:val="FF0000"/>
        </w:rPr>
        <w:t xml:space="preserve">the new </w:t>
      </w:r>
      <w:r w:rsidR="00D17FA9">
        <w:rPr>
          <w:color w:val="FF0000"/>
        </w:rPr>
        <w:t xml:space="preserve">introduced </w:t>
      </w:r>
      <w:r w:rsidR="0026470C" w:rsidRPr="00E40CE0">
        <w:rPr>
          <w:color w:val="FF0000"/>
        </w:rPr>
        <w:t xml:space="preserve">object in the frame </w:t>
      </w:r>
      <w:r w:rsidR="00B16AD1" w:rsidRPr="00E40CE0">
        <w:rPr>
          <w:color w:val="FF0000"/>
        </w:rPr>
        <w:t xml:space="preserve">should flow </w:t>
      </w:r>
      <w:r w:rsidR="0026470C" w:rsidRPr="00E40CE0">
        <w:rPr>
          <w:color w:val="FF0000"/>
        </w:rPr>
        <w:t>in the current frame.</w:t>
      </w:r>
      <w:r w:rsidR="00627EDE" w:rsidRPr="00E40CE0">
        <w:rPr>
          <w:color w:val="FF0000"/>
        </w:rPr>
        <w:t xml:space="preserve"> The second approach</w:t>
      </w:r>
      <w:r w:rsidR="004D538D" w:rsidRPr="00E40CE0">
        <w:rPr>
          <w:color w:val="FF0000"/>
        </w:rPr>
        <w:t xml:space="preserve"> extend</w:t>
      </w:r>
      <w:r w:rsidR="00AF6D1A" w:rsidRPr="00E40CE0">
        <w:rPr>
          <w:color w:val="FF0000"/>
        </w:rPr>
        <w:t>s</w:t>
      </w:r>
      <w:r w:rsidR="004D538D" w:rsidRPr="00E40CE0">
        <w:rPr>
          <w:color w:val="FF0000"/>
        </w:rPr>
        <w:t xml:space="preserve"> the previous one by introducing </w:t>
      </w:r>
      <w:r w:rsidR="00627EDE" w:rsidRPr="00E40CE0">
        <w:rPr>
          <w:color w:val="FF0000"/>
        </w:rPr>
        <w:t>optical flow</w:t>
      </w:r>
      <w:r w:rsidR="00AF6D1A" w:rsidRPr="00E40CE0">
        <w:rPr>
          <w:color w:val="FF0000"/>
        </w:rPr>
        <w:t>-</w:t>
      </w:r>
      <w:r w:rsidR="00627EDE" w:rsidRPr="00E40CE0">
        <w:rPr>
          <w:color w:val="FF0000"/>
        </w:rPr>
        <w:t xml:space="preserve">based frame warping </w:t>
      </w:r>
      <w:r w:rsidR="00627EDE" w:rsidRPr="00E40CE0">
        <w:rPr>
          <w:color w:val="FF0000"/>
        </w:rPr>
        <w:fldChar w:fldCharType="begin" w:fldLock="1"/>
      </w:r>
      <w:r w:rsidR="00294D6F">
        <w:rPr>
          <w:color w:val="FF0000"/>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id":"ITEM-2","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2","issued":{"date-parts":[["2019","8","26"]]},"page":"647-655","title":"Mocycle-GAN: Unpaired video-to-video translation","type":"article-journal"},"uris":["http://www.mendeley.com/documents/?uuid=d607d2e0-e7fe-37d8-85bd-1c7af14beaac"]},{"id":"ITEM-3","itemData":{"abstract":"Image generation has raised tremendous attention in both academic and industrial areas, especially for the conditional and target-oriented image generation, such as criminal portrait and fashion design. Although the current studies have achieved preliminary results along this direction, they always focus on class labels as the condition where spatial contents are randomly generated from latent vectors. Edge details are usually blurred since spatial information is difficult to preserve. In light of this, we propose a novel Spatially Constrained Generative Adversarial Network (SCGAN), which decouples the spatial constraints from the latent vector and makes these constraints feasible as additional controllable signals. To enhance the spatial controllability, a generator network is specially designed to take a semantic segmentation, a latent vector and an attribute-level label as inputs step by step. Besides, a segmentor network is constructed to impose spatial constraints on the generator. Experimentally, we provide both visual and quantitative results on CelebA and DeepFashion datasets, and demonstrate that the proposed SCGAN is very effective in controlling the spatial contents as well as generating high-quality images.","author":[{"dropping-particle":"","family":"Jiang","given":"Songyao","non-dropping-particle":"","parse-names":false,"suffix":""},{"dropping-particle":"","family":"Liu","given":"Hongfu","non-dropping-particle":"","parse-names":false,"suffix":""},{"dropping-particle":"","family":"Wu","given":"Yue","non-dropping-particle":"","parse-names":false,"suffix":""},{"dropping-particle":"","family":"Fu","given":"Yun","non-dropping-particle":"","parse-names":false,"suffix":""}],"id":"ITEM-3","issued":{"date-parts":[["2019"]]},"page":"1-20","title":"Spatially Constrained Generative Adversarial Networks for Conditional Image Generation","type":"article-journal"},"uris":["http://www.mendeley.com/documents/?uuid=8ee1d2cb-7253-484f-9c8c-990136ff0d53"]},{"id":"ITEM-4","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4","issued":{"date-parts":[["2019","8","20"]]},"page":"1248-1257","title":"Preserving semantic and temporal consistency for unpaired video-to-video translation","type":"article-journal"},"uris":["http://www.mendeley.com/documents/?uuid=de13707f-732f-348d-a3e4-0580e08b080a"]}],"mendeley":{"formattedCitation":"[12], [19], [29], [37]","plainTextFormattedCitation":"[12], [19], [29], [37]","previouslyFormattedCitation":"[12], [19], [29], [37]"},"properties":{"noteIndex":0},"schema":"https://github.com/citation-style-language/schema/raw/master/csl-citation.json"}</w:instrText>
      </w:r>
      <w:r w:rsidR="00627EDE" w:rsidRPr="00E40CE0">
        <w:rPr>
          <w:color w:val="FF0000"/>
        </w:rPr>
        <w:fldChar w:fldCharType="separate"/>
      </w:r>
      <w:r w:rsidR="00EA669C" w:rsidRPr="00EA669C">
        <w:rPr>
          <w:noProof/>
          <w:color w:val="FF0000"/>
        </w:rPr>
        <w:t>[12], [19], [29], [37]</w:t>
      </w:r>
      <w:r w:rsidR="00627EDE" w:rsidRPr="00E40CE0">
        <w:rPr>
          <w:color w:val="FF0000"/>
        </w:rPr>
        <w:fldChar w:fldCharType="end"/>
      </w:r>
      <w:r w:rsidR="004D538D" w:rsidRPr="00E40CE0">
        <w:rPr>
          <w:color w:val="FF0000"/>
        </w:rPr>
        <w:t xml:space="preserve">. The intuition of this approach is </w:t>
      </w:r>
      <w:r w:rsidR="00E37E74" w:rsidRPr="00E40CE0">
        <w:rPr>
          <w:color w:val="FF0000"/>
        </w:rPr>
        <w:t xml:space="preserve">a </w:t>
      </w:r>
      <w:r w:rsidR="004D538D" w:rsidRPr="00E40CE0">
        <w:rPr>
          <w:color w:val="FF0000"/>
        </w:rPr>
        <w:t xml:space="preserve">frame </w:t>
      </w:r>
      <m:oMath>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m:t>
            </m:r>
          </m:sub>
        </m:sSub>
      </m:oMath>
      <w:r w:rsidR="004D538D" w:rsidRPr="00E40CE0">
        <w:rPr>
          <w:rFonts w:eastAsiaTheme="minorEastAsia"/>
          <w:color w:val="FF0000"/>
        </w:rPr>
        <w:t xml:space="preserve">(generated frame) is warped one optical flow </w:t>
      </w:r>
      <m:oMath>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m:t>
            </m:r>
          </m:sub>
        </m:sSub>
      </m:oMath>
      <w:r w:rsidR="004D538D" w:rsidRPr="00E40CE0">
        <w:rPr>
          <w:color w:val="FF0000"/>
        </w:rPr>
        <w:t xml:space="preserve"> between consecutive frame </w:t>
      </w:r>
      <w:r w:rsidR="0003564F" w:rsidRPr="00E40CE0">
        <w:rPr>
          <w:rFonts w:eastAsiaTheme="minorEastAsia"/>
          <w:color w:val="FF0000"/>
        </w:rPr>
        <w:t>(e.g.</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1</m:t>
            </m:r>
          </m:sub>
        </m:sSub>
      </m:oMath>
      <w:r w:rsidR="004D538D" w:rsidRPr="00E40CE0">
        <w:rPr>
          <w:rFonts w:eastAsiaTheme="minorEastAsia"/>
          <w:color w:val="FF0000"/>
        </w:rPr>
        <w:t xml:space="preserve"> and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oMath>
      <w:r w:rsidR="0003564F" w:rsidRPr="00E40CE0">
        <w:rPr>
          <w:rFonts w:eastAsiaTheme="minorEastAsia"/>
          <w:color w:val="FF0000"/>
        </w:rPr>
        <w:t>)</w:t>
      </w:r>
      <w:r w:rsidR="00674778" w:rsidRPr="00E40CE0">
        <w:rPr>
          <w:color w:val="FF0000"/>
        </w:rPr>
        <w:t>. Recent work</w:t>
      </w:r>
      <w:r w:rsidR="004D538D" w:rsidRPr="00E40CE0">
        <w:rPr>
          <w:color w:val="FF0000"/>
        </w:rPr>
        <w:t xml:space="preserve"> </w:t>
      </w:r>
      <w:r w:rsidR="00674778" w:rsidRPr="00E40CE0">
        <w:rPr>
          <w:color w:val="FF0000"/>
        </w:rPr>
        <w:fldChar w:fldCharType="begin" w:fldLock="1"/>
      </w:r>
      <w:r w:rsidR="00294D6F">
        <w:rPr>
          <w:color w:val="FF0000"/>
        </w:rPr>
        <w:instrText>ADDIN CSL_CITATION {"citationItems":[{"id":"ITEM-1","itemData":{"abstract":"Image generation has raised tremendous attention in both academic and industrial areas, especially for the conditional and target-oriented image generation, such as criminal portrait and fashion design. Although the current studies have achieved preliminary results along this direction, they always focus on class labels as the condition where spatial contents are randomly generated from latent vectors. Edge details are usually blurred since spatial information is difficult to preserve. In light of this, we propose a novel Spatially Constrained Generative Adversarial Network (SCGAN), which decouples the spatial constraints from the latent vector and makes these constraints feasible as additional controllable signals. To enhance the spatial controllability, a generator network is specially designed to take a semantic segmentation, a latent vector and an attribute-level label as inputs step by step. Besides, a segmentor network is constructed to impose spatial constraints on the generator. Experimentally, we provide both visual and quantitative results on CelebA and DeepFashion datasets, and demonstrate that the proposed SCGAN is very effective in controlling the spatial contents as well as generating high-quality images.","author":[{"dropping-particle":"","family":"Jiang","given":"Songyao","non-dropping-particle":"","parse-names":false,"suffix":""},{"dropping-particle":"","family":"Liu","given":"Hongfu","non-dropping-particle":"","parse-names":false,"suffix":""},{"dropping-particle":"","family":"Wu","given":"Yue","non-dropping-particle":"","parse-names":false,"suffix":""},{"dropping-particle":"","family":"Fu","given":"Yun","non-dropping-particle":"","parse-names":false,"suffix":""}],"id":"ITEM-1","issued":{"date-parts":[["2019"]]},"page":"1-20","title":"Spatially Constrained Generative Adversarial Networks for Conditional Image Generation","type":"article-journal"},"uris":["http://www.mendeley.com/documents/?uuid=8ee1d2cb-7253-484f-9c8c-990136ff0d53"]}],"mendeley":{"formattedCitation":"[37]","plainTextFormattedCitation":"[37]","previouslyFormattedCitation":"[37]"},"properties":{"noteIndex":0},"schema":"https://github.com/citation-style-language/schema/raw/master/csl-citation.json"}</w:instrText>
      </w:r>
      <w:r w:rsidR="00674778" w:rsidRPr="00E40CE0">
        <w:rPr>
          <w:color w:val="FF0000"/>
        </w:rPr>
        <w:fldChar w:fldCharType="separate"/>
      </w:r>
      <w:r w:rsidR="00EA669C" w:rsidRPr="00EA669C">
        <w:rPr>
          <w:noProof/>
          <w:color w:val="FF0000"/>
        </w:rPr>
        <w:t>[37]</w:t>
      </w:r>
      <w:r w:rsidR="00674778" w:rsidRPr="00E40CE0">
        <w:rPr>
          <w:color w:val="FF0000"/>
        </w:rPr>
        <w:fldChar w:fldCharType="end"/>
      </w:r>
      <w:r w:rsidR="00674778" w:rsidRPr="00E40CE0">
        <w:rPr>
          <w:color w:val="FF0000"/>
        </w:rPr>
        <w:t xml:space="preserve"> </w:t>
      </w:r>
      <w:r w:rsidR="007F06C7" w:rsidRPr="00E40CE0">
        <w:rPr>
          <w:color w:val="FF0000"/>
        </w:rPr>
        <w:t xml:space="preserve">Generator network transfer input frames </w:t>
      </w:r>
      <m:oMath>
        <m:sSub>
          <m:sSubPr>
            <m:ctrlPr>
              <w:rPr>
                <w:rFonts w:ascii="Cambria Math" w:hAnsi="Cambria Math"/>
                <w:i/>
                <w:color w:val="FF0000"/>
              </w:rPr>
            </m:ctrlPr>
          </m:sSubPr>
          <m:e>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2</m:t>
                </m:r>
              </m:sub>
            </m:sSub>
            <m:r>
              <w:rPr>
                <w:rFonts w:ascii="Cambria Math" w:hAnsi="Cambria Math"/>
                <w:color w:val="FF0000"/>
              </w:rPr>
              <m:t>,x</m:t>
            </m:r>
          </m:e>
          <m:sub>
            <m:r>
              <w:rPr>
                <w:rFonts w:ascii="Cambria Math" w:hAnsi="Cambria Math"/>
                <w:color w:val="FF0000"/>
              </w:rPr>
              <m:t>t-1</m:t>
            </m:r>
          </m:sub>
        </m:sSub>
        <m:r>
          <w:rPr>
            <w:rFonts w:ascii="Cambria Math" w:eastAsiaTheme="minorEastAsia"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oMath>
      <w:r w:rsidR="007F06C7" w:rsidRPr="00E40CE0">
        <w:rPr>
          <w:color w:val="FF0000"/>
        </w:rPr>
        <w:t xml:space="preserve"> to output frames </w:t>
      </w:r>
      <m:oMath>
        <m:sSub>
          <m:sSubPr>
            <m:ctrlPr>
              <w:rPr>
                <w:rFonts w:ascii="Cambria Math" w:hAnsi="Cambria Math"/>
                <w:i/>
                <w:color w:val="FF0000"/>
              </w:rPr>
            </m:ctrlPr>
          </m:sSubPr>
          <m:e>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2</m:t>
                </m:r>
              </m:sub>
            </m:sSub>
            <m:r>
              <w:rPr>
                <w:rFonts w:ascii="Cambria Math" w:hAnsi="Cambria Math"/>
                <w:color w:val="FF0000"/>
              </w:rPr>
              <m:t>,</m:t>
            </m:r>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1</m:t>
            </m:r>
          </m:sub>
        </m:sSub>
        <m:r>
          <w:rPr>
            <w:rFonts w:ascii="Cambria Math" w:eastAsiaTheme="minorEastAsia" w:hAnsi="Cambria Math"/>
            <w:color w:val="FF0000"/>
          </w:rPr>
          <m:t>,</m:t>
        </m:r>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m:t>
            </m:r>
          </m:sub>
        </m:sSub>
      </m:oMath>
      <w:r w:rsidR="007F06C7" w:rsidRPr="00E40CE0">
        <w:rPr>
          <w:color w:val="FF0000"/>
        </w:rPr>
        <w:t xml:space="preserve">. Alongside they compute the optical flow </w:t>
      </w:r>
      <m:oMath>
        <m:r>
          <w:rPr>
            <w:rFonts w:ascii="Cambria Math" w:hAnsi="Cambria Math"/>
            <w:color w:val="FF0000"/>
          </w:rPr>
          <m:t>f</m:t>
        </m:r>
      </m:oMath>
      <w:r w:rsidR="007F06C7" w:rsidRPr="00E40CE0">
        <w:rPr>
          <w:color w:val="FF0000"/>
        </w:rPr>
        <w:t xml:space="preserve"> between the neighboring frames (e.g.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1</m:t>
            </m:r>
          </m:sub>
        </m:sSub>
        <m:r>
          <w:rPr>
            <w:rFonts w:ascii="Cambria Math" w:eastAsiaTheme="minorEastAsia"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oMath>
      <w:r w:rsidR="007F06C7" w:rsidRPr="00E40CE0">
        <w:rPr>
          <w:color w:val="FF0000"/>
        </w:rPr>
        <w:t>). Then</w:t>
      </w:r>
      <w:r w:rsidR="006D73E5" w:rsidRPr="00E40CE0">
        <w:rPr>
          <w:color w:val="FF0000"/>
        </w:rPr>
        <w:t xml:space="preserve"> </w:t>
      </w:r>
      <m:oMath>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1</m:t>
            </m:r>
          </m:sub>
        </m:sSub>
      </m:oMath>
      <w:r w:rsidR="006D73E5" w:rsidRPr="00E40CE0">
        <w:rPr>
          <w:color w:val="FF0000"/>
        </w:rPr>
        <w:t xml:space="preserve"> is warped </w:t>
      </w:r>
      <w:r w:rsidR="007F06C7" w:rsidRPr="00E40CE0">
        <w:rPr>
          <w:color w:val="FF0000"/>
        </w:rPr>
        <w:t>using</w:t>
      </w:r>
      <w:r w:rsidR="006D73E5" w:rsidRPr="00E40CE0">
        <w:rPr>
          <w:color w:val="FF0000"/>
        </w:rPr>
        <w:t xml:space="preserve"> </w:t>
      </w:r>
      <m:oMath>
        <m:r>
          <w:rPr>
            <w:rFonts w:ascii="Cambria Math" w:hAnsi="Cambria Math"/>
            <w:color w:val="FF0000"/>
          </w:rPr>
          <m:t>f</m:t>
        </m:r>
      </m:oMath>
      <w:r w:rsidR="007F06C7" w:rsidRPr="00E40CE0">
        <w:rPr>
          <w:color w:val="FF0000"/>
        </w:rPr>
        <w:t xml:space="preserve"> to produce</w:t>
      </w:r>
      <w:r w:rsidR="006D73E5" w:rsidRPr="00E40CE0">
        <w:rPr>
          <w:color w:val="FF0000"/>
        </w:rPr>
        <w:t xml:space="preserve">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m:t>
            </m:r>
          </m:sub>
        </m:sSub>
      </m:oMath>
      <w:r w:rsidR="006D73E5" w:rsidRPr="00E40CE0">
        <w:rPr>
          <w:color w:val="FF0000"/>
        </w:rPr>
        <w:t xml:space="preserve"> </w:t>
      </w:r>
      <w:r w:rsidR="007F06C7" w:rsidRPr="00E40CE0">
        <w:rPr>
          <w:color w:val="FF0000"/>
        </w:rPr>
        <w:t xml:space="preserve"> to align </w:t>
      </w:r>
      <m:oMath>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m:t>
            </m:r>
          </m:sub>
        </m:sSub>
      </m:oMath>
      <w:r w:rsidR="0003564F" w:rsidRPr="00E40CE0">
        <w:rPr>
          <w:rFonts w:eastAsiaTheme="minorEastAsia"/>
          <w:color w:val="FF0000"/>
        </w:rPr>
        <w:t>. Implicitly</w:t>
      </w:r>
      <w:r w:rsidR="006D73E5" w:rsidRPr="00E40CE0">
        <w:rPr>
          <w:color w:val="FF0000"/>
        </w:rPr>
        <w:t xml:space="preserve"> </w:t>
      </w:r>
      <w:r w:rsidR="0003564F" w:rsidRPr="00E40CE0">
        <w:rPr>
          <w:color w:val="FF0000"/>
        </w:rPr>
        <w:t>the network transfers spatial information from domain to domain and using optical flow it learns how to transfer motion from domain to domain.</w:t>
      </w:r>
      <w:r w:rsidR="00D97236" w:rsidRPr="00E40CE0">
        <w:rPr>
          <w:color w:val="FF0000"/>
        </w:rPr>
        <w:t xml:space="preserve"> </w:t>
      </w:r>
      <w:r w:rsidR="00D97236" w:rsidRPr="00E40CE0">
        <w:rPr>
          <w:color w:val="FF0000"/>
        </w:rPr>
        <w:fldChar w:fldCharType="begin" w:fldLock="1"/>
      </w:r>
      <w:r w:rsidR="00294D6F">
        <w:rPr>
          <w:color w:val="FF0000"/>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D97236" w:rsidRPr="00E40CE0">
        <w:rPr>
          <w:color w:val="FF0000"/>
        </w:rPr>
        <w:fldChar w:fldCharType="separate"/>
      </w:r>
      <w:r w:rsidR="00EA669C" w:rsidRPr="00EA669C">
        <w:rPr>
          <w:noProof/>
          <w:color w:val="FF0000"/>
        </w:rPr>
        <w:t>[19]</w:t>
      </w:r>
      <w:r w:rsidR="00D97236" w:rsidRPr="00E40CE0">
        <w:rPr>
          <w:color w:val="FF0000"/>
        </w:rPr>
        <w:fldChar w:fldCharType="end"/>
      </w:r>
      <w:r w:rsidR="00D97236" w:rsidRPr="00E40CE0">
        <w:rPr>
          <w:color w:val="FF0000"/>
        </w:rPr>
        <w:t xml:space="preserve"> </w:t>
      </w:r>
      <w:r w:rsidR="003E3DBB" w:rsidRPr="00E40CE0">
        <w:rPr>
          <w:color w:val="FF0000"/>
          <w:highlight w:val="yellow"/>
        </w:rPr>
        <w:t>extend by further introducing global temporal constraint.</w:t>
      </w:r>
    </w:p>
    <w:p w14:paraId="37264389" w14:textId="2D20E8A4" w:rsidR="00914BEC" w:rsidRPr="00E40CE0" w:rsidRDefault="00DE17F9" w:rsidP="00933770">
      <w:pPr>
        <w:rPr>
          <w:color w:val="FF0000"/>
        </w:rPr>
      </w:pPr>
      <w:r w:rsidRPr="00E40CE0">
        <w:rPr>
          <w:color w:val="FF0000"/>
          <w:highlight w:val="yellow"/>
        </w:rPr>
        <w:t>Inspired</w:t>
      </w:r>
      <w:r w:rsidR="00D27051" w:rsidRPr="00E40CE0">
        <w:rPr>
          <w:color w:val="FF0000"/>
          <w:highlight w:val="yellow"/>
        </w:rPr>
        <w:t xml:space="preserve"> by </w:t>
      </w:r>
      <w:r w:rsidR="00D27051" w:rsidRPr="00E40CE0">
        <w:rPr>
          <w:color w:val="FF0000"/>
          <w:highlight w:val="yellow"/>
        </w:rPr>
        <w:fldChar w:fldCharType="begin" w:fldLock="1"/>
      </w:r>
      <w:r w:rsidR="00CA590A" w:rsidRPr="00E40CE0">
        <w:rPr>
          <w:color w:val="FF0000"/>
          <w:highlight w:val="yellow"/>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D27051" w:rsidRPr="00E40CE0">
        <w:rPr>
          <w:color w:val="FF0000"/>
          <w:highlight w:val="yellow"/>
        </w:rPr>
        <w:fldChar w:fldCharType="separate"/>
      </w:r>
      <w:r w:rsidR="00D73293" w:rsidRPr="00E40CE0">
        <w:rPr>
          <w:noProof/>
          <w:color w:val="FF0000"/>
          <w:highlight w:val="yellow"/>
        </w:rPr>
        <w:t>[11]</w:t>
      </w:r>
      <w:r w:rsidR="00D27051" w:rsidRPr="00E40CE0">
        <w:rPr>
          <w:color w:val="FF0000"/>
          <w:highlight w:val="yellow"/>
        </w:rPr>
        <w:fldChar w:fldCharType="end"/>
      </w:r>
      <w:r w:rsidR="00A85269" w:rsidRPr="00E40CE0">
        <w:rPr>
          <w:color w:val="FF0000"/>
          <w:highlight w:val="yellow"/>
        </w:rPr>
        <w:t>,</w:t>
      </w:r>
      <w:r w:rsidR="00A85269" w:rsidRPr="00E40CE0">
        <w:rPr>
          <w:color w:val="FF0000"/>
          <w:highlight w:val="yellow"/>
        </w:rPr>
        <w:fldChar w:fldCharType="begin" w:fldLock="1"/>
      </w:r>
      <w:r w:rsidR="00AE6903" w:rsidRPr="00E40CE0">
        <w:rPr>
          <w:color w:val="FF0000"/>
          <w:highlight w:val="yellow"/>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rsidR="00A85269" w:rsidRPr="00E40CE0">
        <w:rPr>
          <w:color w:val="FF0000"/>
          <w:highlight w:val="yellow"/>
        </w:rPr>
        <w:fldChar w:fldCharType="separate"/>
      </w:r>
      <w:r w:rsidR="00AE6903" w:rsidRPr="00E40CE0">
        <w:rPr>
          <w:noProof/>
          <w:color w:val="FF0000"/>
          <w:highlight w:val="yellow"/>
        </w:rPr>
        <w:t>[12]</w:t>
      </w:r>
      <w:r w:rsidR="00A85269" w:rsidRPr="00E40CE0">
        <w:rPr>
          <w:color w:val="FF0000"/>
          <w:highlight w:val="yellow"/>
        </w:rPr>
        <w:fldChar w:fldCharType="end"/>
      </w:r>
      <w:r w:rsidR="00D27051" w:rsidRPr="00E40CE0">
        <w:rPr>
          <w:color w:val="FF0000"/>
          <w:highlight w:val="yellow"/>
        </w:rPr>
        <w:t xml:space="preserve"> and </w:t>
      </w:r>
      <w:r w:rsidR="00D27051" w:rsidRPr="00E40CE0">
        <w:rPr>
          <w:color w:val="FF0000"/>
          <w:highlight w:val="yellow"/>
        </w:rPr>
        <w:fldChar w:fldCharType="begin" w:fldLock="1"/>
      </w:r>
      <w:r w:rsidR="00294D6F">
        <w:rPr>
          <w:color w:val="FF0000"/>
          <w:highlight w:val="yellow"/>
        </w:rPr>
        <w:instrText>ADDIN CSL_CITATION {"citationItems":[{"id":"ITEM-1","itemData":{"abstract":"Image generation has raised tremendous attention in both academic and industrial areas, especially for the conditional and target-oriented image generation, such as criminal portrait and fashion design. Although the current studies have achieved preliminary results along this direction, they always focus on class labels as the condition where spatial contents are randomly generated from latent vectors. Edge details are usually blurred since spatial information is difficult to preserve. In light of this, we propose a novel Spatially Constrained Generative Adversarial Network (SCGAN), which decouples the spatial constraints from the latent vector and makes these constraints feasible as additional controllable signals. To enhance the spatial controllability, a generator network is specially designed to take a semantic segmentation, a latent vector and an attribute-level label as inputs step by step. Besides, a segmentor network is constructed to impose spatial constraints on the generator. Experimentally, we provide both visual and quantitative results on CelebA and DeepFashion datasets, and demonstrate that the proposed SCGAN is very effective in controlling the spatial contents as well as generating high-quality images.","author":[{"dropping-particle":"","family":"Jiang","given":"Songyao","non-dropping-particle":"","parse-names":false,"suffix":""},{"dropping-particle":"","family":"Liu","given":"Hongfu","non-dropping-particle":"","parse-names":false,"suffix":""},{"dropping-particle":"","family":"Wu","given":"Yue","non-dropping-particle":"","parse-names":false,"suffix":""},{"dropping-particle":"","family":"Fu","given":"Yun","non-dropping-particle":"","parse-names":false,"suffix":""}],"id":"ITEM-1","issued":{"date-parts":[["2019"]]},"page":"1-20","title":"Spatially Constrained Generative Adversarial Networks for Conditional Image Generation","type":"article-journal"},"uris":["http://www.mendeley.com/documents/?uuid=8ee1d2cb-7253-484f-9c8c-990136ff0d53"]}],"mendeley":{"formattedCitation":"[37]","plainTextFormattedCitation":"[37]","previouslyFormattedCitation":"[37]"},"properties":{"noteIndex":0},"schema":"https://github.com/citation-style-language/schema/raw/master/csl-citation.json"}</w:instrText>
      </w:r>
      <w:r w:rsidR="00D27051" w:rsidRPr="00E40CE0">
        <w:rPr>
          <w:color w:val="FF0000"/>
          <w:highlight w:val="yellow"/>
        </w:rPr>
        <w:fldChar w:fldCharType="separate"/>
      </w:r>
      <w:r w:rsidR="00EA669C" w:rsidRPr="00EA669C">
        <w:rPr>
          <w:noProof/>
          <w:color w:val="FF0000"/>
          <w:highlight w:val="yellow"/>
        </w:rPr>
        <w:t>[37]</w:t>
      </w:r>
      <w:r w:rsidR="00D27051" w:rsidRPr="00E40CE0">
        <w:rPr>
          <w:color w:val="FF0000"/>
          <w:highlight w:val="yellow"/>
        </w:rPr>
        <w:fldChar w:fldCharType="end"/>
      </w:r>
      <w:r w:rsidR="00D27051" w:rsidRPr="00E40CE0">
        <w:rPr>
          <w:color w:val="FF0000"/>
          <w:highlight w:val="yellow"/>
        </w:rPr>
        <w:t xml:space="preserve"> this thesis work proposes </w:t>
      </w:r>
      <w:r w:rsidR="00137D42" w:rsidRPr="00E40CE0">
        <w:rPr>
          <w:color w:val="FF0000"/>
          <w:highlight w:val="yellow"/>
        </w:rPr>
        <w:t xml:space="preserve">to add </w:t>
      </w:r>
      <w:r w:rsidR="00E37E74" w:rsidRPr="00E40CE0">
        <w:rPr>
          <w:color w:val="FF0000"/>
          <w:highlight w:val="yellow"/>
        </w:rPr>
        <w:t xml:space="preserve">an </w:t>
      </w:r>
      <w:r w:rsidR="00137D42" w:rsidRPr="00E40CE0">
        <w:rPr>
          <w:color w:val="FF0000"/>
          <w:highlight w:val="yellow"/>
        </w:rPr>
        <w:t xml:space="preserve">additional </w:t>
      </w:r>
      <w:r w:rsidR="00F8077C" w:rsidRPr="00E40CE0">
        <w:rPr>
          <w:color w:val="FF0000"/>
          <w:highlight w:val="yellow"/>
        </w:rPr>
        <w:t>temporal</w:t>
      </w:r>
      <w:r w:rsidR="00137D42" w:rsidRPr="00E40CE0">
        <w:rPr>
          <w:color w:val="FF0000"/>
          <w:highlight w:val="yellow"/>
        </w:rPr>
        <w:t xml:space="preserve"> transfer </w:t>
      </w:r>
      <w:r w:rsidR="00D27051" w:rsidRPr="00E40CE0">
        <w:rPr>
          <w:color w:val="FF0000"/>
          <w:highlight w:val="yellow"/>
        </w:rPr>
        <w:t xml:space="preserve">from domain to </w:t>
      </w:r>
      <w:r w:rsidR="00B32AC1" w:rsidRPr="00E40CE0">
        <w:rPr>
          <w:color w:val="FF0000"/>
          <w:highlight w:val="yellow"/>
        </w:rPr>
        <w:t xml:space="preserve">a </w:t>
      </w:r>
      <w:r w:rsidR="00D27051" w:rsidRPr="00E40CE0">
        <w:rPr>
          <w:color w:val="FF0000"/>
          <w:highlight w:val="yellow"/>
        </w:rPr>
        <w:t>domain</w:t>
      </w:r>
      <w:r w:rsidR="00137D42" w:rsidRPr="00E40CE0">
        <w:rPr>
          <w:color w:val="FF0000"/>
          <w:highlight w:val="yellow"/>
        </w:rPr>
        <w:t xml:space="preserve"> by introducing motion cycle consistency constraint. In the </w:t>
      </w:r>
      <w:r w:rsidR="001C3B7A" w:rsidRPr="00E40CE0">
        <w:rPr>
          <w:color w:val="FF0000"/>
          <w:highlight w:val="yellow"/>
        </w:rPr>
        <w:t>succeeding</w:t>
      </w:r>
      <w:r w:rsidR="00137D42" w:rsidRPr="00E40CE0">
        <w:rPr>
          <w:color w:val="FF0000"/>
          <w:highlight w:val="yellow"/>
        </w:rPr>
        <w:t xml:space="preserve"> section</w:t>
      </w:r>
      <w:r w:rsidR="00D80643" w:rsidRPr="00E40CE0">
        <w:rPr>
          <w:color w:val="FF0000"/>
          <w:highlight w:val="yellow"/>
        </w:rPr>
        <w:t>,</w:t>
      </w:r>
      <w:r w:rsidR="00137D42" w:rsidRPr="00E40CE0">
        <w:rPr>
          <w:color w:val="FF0000"/>
          <w:highlight w:val="yellow"/>
        </w:rPr>
        <w:t xml:space="preserve"> let</w:t>
      </w:r>
      <w:r w:rsidR="00532A85" w:rsidRPr="00E40CE0">
        <w:rPr>
          <w:color w:val="FF0000"/>
          <w:highlight w:val="yellow"/>
        </w:rPr>
        <w:t xml:space="preserve"> u</w:t>
      </w:r>
      <w:r w:rsidR="00137D42" w:rsidRPr="00E40CE0">
        <w:rPr>
          <w:color w:val="FF0000"/>
          <w:highlight w:val="yellow"/>
        </w:rPr>
        <w:t xml:space="preserve">s </w:t>
      </w:r>
      <w:r w:rsidR="00933770" w:rsidRPr="00E40CE0">
        <w:rPr>
          <w:color w:val="FF0000"/>
          <w:highlight w:val="yellow"/>
        </w:rPr>
        <w:t xml:space="preserve">discuss </w:t>
      </w:r>
      <w:r w:rsidR="00137D42" w:rsidRPr="00E40CE0">
        <w:rPr>
          <w:color w:val="FF0000"/>
          <w:highlight w:val="yellow"/>
        </w:rPr>
        <w:t>the proposed architecture.</w:t>
      </w:r>
    </w:p>
    <w:p w14:paraId="5B54F460" w14:textId="206988C1" w:rsidR="00E40CE0" w:rsidRPr="00E40CE0" w:rsidRDefault="006D28D8" w:rsidP="00933770">
      <w:pPr>
        <w:rPr>
          <w:color w:val="FF0000"/>
        </w:rPr>
      </w:pPr>
      <w:r w:rsidRPr="00E40CE0">
        <w:rPr>
          <w:color w:val="FF0000"/>
        </w:rPr>
        <w:t>Generally,</w:t>
      </w:r>
      <w:r w:rsidR="00E40CE0" w:rsidRPr="00E40CE0">
        <w:rPr>
          <w:color w:val="FF0000"/>
        </w:rPr>
        <w:t xml:space="preserve"> this work </w:t>
      </w:r>
      <w:r w:rsidRPr="00E40CE0">
        <w:rPr>
          <w:color w:val="FF0000"/>
        </w:rPr>
        <w:t>proposes</w:t>
      </w:r>
      <w:r w:rsidR="00E40CE0" w:rsidRPr="00E40CE0">
        <w:rPr>
          <w:color w:val="FF0000"/>
        </w:rPr>
        <w:t xml:space="preserve"> to add the following things</w:t>
      </w:r>
    </w:p>
    <w:p w14:paraId="3638E7A3" w14:textId="2B6BCC20" w:rsidR="005E6AFF" w:rsidRDefault="00B911B5" w:rsidP="00E90D56">
      <w:pPr>
        <w:pStyle w:val="Heading2"/>
      </w:pPr>
      <w:bookmarkStart w:id="236" w:name="_Toc48646420"/>
      <w:r>
        <w:t xml:space="preserve">Unpaired </w:t>
      </w:r>
      <w:r w:rsidR="005E6AFF">
        <w:t xml:space="preserve">Image to image </w:t>
      </w:r>
      <w:r w:rsidR="00480331">
        <w:t>transfer</w:t>
      </w:r>
      <w:bookmarkEnd w:id="236"/>
    </w:p>
    <w:p w14:paraId="5FD29D1A" w14:textId="56082672" w:rsidR="00B03D60" w:rsidRDefault="00480331" w:rsidP="00480331">
      <w:r>
        <w:t xml:space="preserve">For generating a </w:t>
      </w:r>
      <w:r w:rsidR="005428D8">
        <w:t xml:space="preserve">fake video </w:t>
      </w:r>
      <w:r>
        <w:t xml:space="preserve">from translating one domain video to another domain. </w:t>
      </w:r>
      <w:r w:rsidR="00E40CE0">
        <w:t>Spatial</w:t>
      </w:r>
      <w:r>
        <w:t xml:space="preserve"> image Translator network is important. This </w:t>
      </w:r>
      <w:r w:rsidR="00965A27">
        <w:t xml:space="preserve">network </w:t>
      </w:r>
      <w:r w:rsidR="00601D33">
        <w:t xml:space="preserve">takes </w:t>
      </w:r>
      <w:r w:rsidR="00965A27">
        <w:t>a</w:t>
      </w:r>
      <w:r>
        <w:t xml:space="preserve"> sequence of images</w:t>
      </w:r>
      <w:r w:rsidR="00601D33">
        <w:t xml:space="preserve"> as an input</w:t>
      </w:r>
      <w:r w:rsidR="00965A27">
        <w:t>.</w:t>
      </w:r>
      <w:r w:rsidR="006258EC">
        <w:t xml:space="preserve"> To do so the input video should </w:t>
      </w:r>
      <w:r w:rsidR="00601D33">
        <w:t xml:space="preserve">change to </w:t>
      </w:r>
      <w:r w:rsidR="0078469D">
        <w:t xml:space="preserve">the </w:t>
      </w:r>
      <w:r w:rsidR="00601D33">
        <w:t>sequence of</w:t>
      </w:r>
      <w:r w:rsidR="006258EC">
        <w:t xml:space="preserve"> </w:t>
      </w:r>
      <w:r w:rsidR="0078469D">
        <w:t xml:space="preserve">the </w:t>
      </w:r>
      <w:r w:rsidR="006258EC">
        <w:t>frame</w:t>
      </w:r>
      <w:r w:rsidR="00601D33">
        <w:t xml:space="preserve"> using frame</w:t>
      </w:r>
      <w:r w:rsidR="006258EC">
        <w:t xml:space="preserve"> extractor</w:t>
      </w:r>
      <w:r w:rsidR="00601D33">
        <w:t xml:space="preserve"> network</w:t>
      </w:r>
      <w:r w:rsidR="00082A00">
        <w:t>.</w:t>
      </w:r>
    </w:p>
    <w:p w14:paraId="02BDC554" w14:textId="6D20043C" w:rsidR="00363F09"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3D0031">
        <w:t>possibly</w:t>
      </w:r>
      <w:r w:rsidR="00947AE1">
        <w:t xml:space="preserve"> the </w:t>
      </w:r>
      <w:r w:rsidR="00E000A1">
        <w:rPr>
          <w:b/>
          <w:bCs/>
        </w:rPr>
        <w:t>style</w:t>
      </w:r>
      <w:r w:rsidR="00947AE1" w:rsidRPr="004A3F5E">
        <w:rPr>
          <w:b/>
          <w:bCs/>
        </w:rPr>
        <w:t xml:space="preserve"> </w:t>
      </w:r>
      <w:r w:rsidR="00B20B11" w:rsidRPr="004A3F5E">
        <w:rPr>
          <w:b/>
          <w:bCs/>
        </w:rPr>
        <w:t>information</w:t>
      </w:r>
      <w:r w:rsidR="00B20B11">
        <w:t xml:space="preserve"> would</w:t>
      </w:r>
      <w:r w:rsidR="00947AE1">
        <w:t xml:space="preserve"> be changed </w:t>
      </w:r>
      <w:r w:rsidR="006155CF">
        <w:t>and i</w:t>
      </w:r>
      <w:r w:rsidR="0078469D">
        <w:t>t</w:t>
      </w:r>
      <w:r w:rsidR="006155CF">
        <w:t xml:space="preserve"> should be closed to as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r w:rsidR="00216658">
        <w:t>In</w:t>
      </w:r>
      <w:r w:rsidR="00C1663F">
        <w:t xml:space="preserve"> this research</w:t>
      </w:r>
      <w:r w:rsidR="00216658">
        <w:t xml:space="preserve"> work</w:t>
      </w:r>
      <w:r w:rsidR="00C1663F">
        <w:t xml:space="preserve"> </w:t>
      </w:r>
      <w:proofErr w:type="spellStart"/>
      <w:r w:rsidR="00320AEE">
        <w:t>C</w:t>
      </w:r>
      <w:r w:rsidR="00C1663F">
        <w:t>ycleGAN</w:t>
      </w:r>
      <w:proofErr w:type="spellEnd"/>
      <w:r w:rsidR="00C1663F">
        <w:t xml:space="preserve"> </w:t>
      </w:r>
      <w:r w:rsidR="00C1663F">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C1663F">
        <w:fldChar w:fldCharType="separate"/>
      </w:r>
      <w:r w:rsidR="00AE6903" w:rsidRPr="00AE6903">
        <w:rPr>
          <w:noProof/>
        </w:rPr>
        <w:t>[8]</w:t>
      </w:r>
      <w:r w:rsidR="00C1663F">
        <w:fldChar w:fldCharType="end"/>
      </w:r>
      <w:r w:rsidR="00C1663F">
        <w:t xml:space="preserve"> is used as </w:t>
      </w:r>
      <w:r w:rsidR="0078469D">
        <w:t xml:space="preserve">an </w:t>
      </w:r>
      <w:r w:rsidR="00C1663F">
        <w:t>image to image translation network, which give</w:t>
      </w:r>
      <w:r w:rsidR="00E37E74">
        <w:t>s</w:t>
      </w:r>
      <w:r w:rsidR="00C1663F">
        <w:t xml:space="preserve"> </w:t>
      </w:r>
      <w:r w:rsidR="0078469D">
        <w:t xml:space="preserve">an </w:t>
      </w:r>
      <w:r w:rsidR="00C1663F">
        <w:t>advantage of unpaired training manner</w:t>
      </w:r>
      <w:r w:rsidR="00082A00">
        <w:t>.</w:t>
      </w:r>
    </w:p>
    <w:p w14:paraId="6803A625" w14:textId="77777777" w:rsidR="005C6703" w:rsidRDefault="005C6703" w:rsidP="005C6703">
      <w:pPr>
        <w:pStyle w:val="Heading2"/>
        <w:numPr>
          <w:ilvl w:val="1"/>
          <w:numId w:val="31"/>
        </w:numPr>
      </w:pPr>
      <w:bookmarkStart w:id="237" w:name="_Toc48646421"/>
      <w:r>
        <w:t>Cycle-GAN</w:t>
      </w:r>
      <w:bookmarkEnd w:id="237"/>
    </w:p>
    <w:p w14:paraId="107B5F4C" w14:textId="4C85CAE7" w:rsidR="005C6703" w:rsidRDefault="005C6703" w:rsidP="00914BEC">
      <w:r>
        <w:t xml:space="preserve">After the genius insight of original GAN work </w:t>
      </w:r>
      <w:r w:rsidRPr="008E740D">
        <w:t xml:space="preserve">by </w:t>
      </w:r>
      <w:r w:rsidR="008E740D" w:rsidRPr="008E740D">
        <w:t>Goodfellow</w:t>
      </w:r>
      <w:r w:rsidR="008E740D">
        <w:t xml:space="preserve"> et.al </w:t>
      </w:r>
      <w:r w:rsidR="008E740D" w:rsidRPr="008E740D">
        <w:fldChar w:fldCharType="begin" w:fldLock="1"/>
      </w:r>
      <w:r w:rsidR="00F75C02">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8E740D" w:rsidRPr="008E740D">
        <w:fldChar w:fldCharType="separate"/>
      </w:r>
      <w:r w:rsidR="008E740D" w:rsidRPr="008E740D">
        <w:rPr>
          <w:noProof/>
        </w:rPr>
        <w:t>[4]</w:t>
      </w:r>
      <w:r w:rsidR="008E740D" w:rsidRPr="008E740D">
        <w:fldChar w:fldCharType="end"/>
      </w:r>
      <w:r w:rsidR="008E740D">
        <w:t xml:space="preserve"> </w:t>
      </w:r>
      <w:r w:rsidRPr="008E740D">
        <w:t xml:space="preserve">various </w:t>
      </w:r>
      <w:r>
        <w:t xml:space="preserve">creative work immerges. Cycle-GAN is one of them perhaps this work is an ice breaker that immerses pair dataset for the domain to domain translation. To achieve an unpair image to image translation cycle-GAN introduce cycle consistency constrain or cycle loss in short with vanilla GAN loss or GAN loss.  </w:t>
      </w:r>
    </w:p>
    <w:p w14:paraId="19DD421F" w14:textId="10177E9D" w:rsidR="002B25F8" w:rsidRDefault="002B25F8" w:rsidP="00D659B5">
      <w:pPr>
        <w:pStyle w:val="Heading3"/>
        <w:numPr>
          <w:ilvl w:val="2"/>
          <w:numId w:val="31"/>
        </w:numPr>
      </w:pPr>
      <w:bookmarkStart w:id="238" w:name="_Toc48646422"/>
      <w:r>
        <w:t>Cycle Loss</w:t>
      </w:r>
      <w:bookmarkEnd w:id="238"/>
    </w:p>
    <w:p w14:paraId="583E506A" w14:textId="77777777" w:rsidR="002B25F8" w:rsidRDefault="002B25F8" w:rsidP="002B25F8">
      <w:r>
        <w:t>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This statement could be formulated as:</w:t>
      </w:r>
    </w:p>
    <w:p w14:paraId="699FD257" w14:textId="062F5717" w:rsidR="002B25F8" w:rsidRPr="00055389" w:rsidRDefault="00127648" w:rsidP="002B25F8">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335539A9" w14:textId="77777777" w:rsidR="002B25F8" w:rsidRDefault="002B25F8" w:rsidP="007705D5">
      <w:pPr>
        <w:pStyle w:val="Heading3"/>
        <w:numPr>
          <w:ilvl w:val="2"/>
          <w:numId w:val="31"/>
        </w:numPr>
      </w:pPr>
      <w:bookmarkStart w:id="239" w:name="_Toc48646423"/>
      <w:r w:rsidRPr="007705D5">
        <w:t>Identity</w:t>
      </w:r>
      <w:r>
        <w:t xml:space="preserve"> Loss</w:t>
      </w:r>
      <w:bookmarkEnd w:id="239"/>
    </w:p>
    <w:p w14:paraId="6791CB01" w14:textId="77777777"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127648"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6AB60DAF" w14:textId="1D78410B" w:rsidR="00774F96" w:rsidRDefault="00776DF6" w:rsidP="00774F96">
      <w:pPr>
        <w:pStyle w:val="Heading2"/>
      </w:pPr>
      <w:bookmarkStart w:id="240" w:name="_Toc48646424"/>
      <w:r>
        <w:t>Problems in T</w:t>
      </w:r>
      <w:r w:rsidR="00774F96">
        <w:t xml:space="preserve">ranslation </w:t>
      </w:r>
      <w:r>
        <w:t>Networks</w:t>
      </w:r>
    </w:p>
    <w:p w14:paraId="6537D0E8" w14:textId="33084F66" w:rsidR="00774F96" w:rsidRPr="00BE7CC9" w:rsidRDefault="00774F96" w:rsidP="00774F96">
      <w:pPr>
        <w:rPr>
          <w:b/>
          <w:bCs/>
        </w:rPr>
      </w:pPr>
      <w:r w:rsidRPr="008A1A77">
        <w:t>Highly expressive parametric models have achieved great success in machine learning</w:t>
      </w:r>
      <w:r w:rsidR="00294D6F">
        <w:t xml:space="preserve"> </w:t>
      </w:r>
      <w:r w:rsidR="00294D6F">
        <w:fldChar w:fldCharType="begin" w:fldLock="1"/>
      </w:r>
      <w:r w:rsidR="00294D6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38]","plainTextFormattedCitation":"[38]","previouslyFormattedCitation":"[38]"},"properties":{"noteIndex":0},"schema":"https://github.com/citation-style-language/schema/raw/master/csl-citation.json"}</w:instrText>
      </w:r>
      <w:r w:rsidR="00294D6F">
        <w:fldChar w:fldCharType="separate"/>
      </w:r>
      <w:r w:rsidR="00294D6F" w:rsidRPr="00294D6F">
        <w:rPr>
          <w:noProof/>
        </w:rPr>
        <w:t>[38]</w:t>
      </w:r>
      <w:r w:rsidR="00294D6F">
        <w:fldChar w:fldCharType="end"/>
      </w:r>
      <w:r w:rsidRPr="008A1A77">
        <w:t>, where learning goals and measurement measures are typically well defined and easily calculated.</w:t>
      </w:r>
      <w:r w:rsidR="009A2088">
        <w:t xml:space="preserve"> A</w:t>
      </w:r>
      <w:r>
        <w:t xml:space="preserve">s discussed in previous sections video to video translation is an immediate extension of image translation so every limitation of image translation is extended correspondingly. Furthermore, Object disappearance, Object dislocates and Artifacts are </w:t>
      </w:r>
      <w:r w:rsidR="00812655">
        <w:t xml:space="preserve">the </w:t>
      </w:r>
      <w:r>
        <w:t>most common problems for video translation.</w:t>
      </w:r>
    </w:p>
    <w:p w14:paraId="2956486C" w14:textId="4B876D0A" w:rsidR="00774F96" w:rsidRDefault="00774F96" w:rsidP="00774F9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w:t>
      </w:r>
      <w:r>
        <w:lastRenderedPageBreak/>
        <w:t xml:space="preserve">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i</w:t>
      </w:r>
      <w:proofErr w:type="spellStart"/>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Each frame may contain various number of objec</w:t>
      </w:r>
      <w:proofErr w:type="spellStart"/>
      <w:r>
        <w:rPr>
          <w:rFonts w:eastAsiaTheme="minorEastAsia"/>
        </w:rPr>
        <w:t>ts</w:t>
      </w:r>
      <w:proofErr w:type="spellEnd"/>
      <w:r>
        <w:rPr>
          <w:rFonts w:eastAsiaTheme="minorEastAsia"/>
        </w:rPr>
        <w:t xml:space="preserv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6E251F8A" w14:textId="34CBFE65" w:rsidR="00774F96" w:rsidRPr="00483467" w:rsidRDefault="00774F96" w:rsidP="00774F9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2137D5D7" w14:textId="77777777" w:rsidR="00774F96" w:rsidRPr="00416004" w:rsidRDefault="00774F96" w:rsidP="00774F9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6135160" w14:textId="20D77DF4" w:rsidR="00774F96" w:rsidRDefault="00774F96" w:rsidP="00774F96">
      <w:pPr>
        <w:pStyle w:val="ListParagraph"/>
        <w:numPr>
          <w:ilvl w:val="0"/>
          <w:numId w:val="36"/>
        </w:numPr>
      </w:pPr>
      <w:r w:rsidRPr="00DE2199">
        <w:rPr>
          <w:b/>
          <w:bCs/>
        </w:rPr>
        <w:t>Object dislocation</w:t>
      </w:r>
      <w:r>
        <w:rPr>
          <w:rStyle w:val="FootnoteReference"/>
        </w:rPr>
        <w:footnoteReference w:id="5"/>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w:t>
      </w:r>
      <w:r w:rsidR="007744A7">
        <w:t>Object dislocation a</w:t>
      </w:r>
      <w:r w:rsidR="00B47F6D">
        <w:t>lso,</w:t>
      </w:r>
      <w:r>
        <w:t xml:space="preserve"> can be seen as abrupt object movement.  Mathematically, </w:t>
      </w:r>
    </w:p>
    <w:p w14:paraId="5E25B986" w14:textId="77777777" w:rsidR="00774F96" w:rsidRPr="005C2296" w:rsidRDefault="00774F96" w:rsidP="00774F9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684B2803" w14:textId="77777777" w:rsidR="00774F96" w:rsidRPr="005C2296" w:rsidRDefault="00774F96" w:rsidP="00774F9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572BF52D" w14:textId="77777777" w:rsidR="00882C86" w:rsidRPr="00882C86" w:rsidRDefault="00774F96" w:rsidP="00882C86">
      <w:pPr>
        <w:pStyle w:val="ListParagraph"/>
        <w:numPr>
          <w:ilvl w:val="0"/>
          <w:numId w:val="36"/>
        </w:numPr>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00882C86" w:rsidRPr="00882C86">
        <w:rPr>
          <w:rFonts w:eastAsiaTheme="minorEastAsia"/>
          <w:b/>
          <w:bCs/>
        </w:rPr>
        <w:t xml:space="preserve"> </w:t>
      </w:r>
    </w:p>
    <w:p w14:paraId="7B0E328C" w14:textId="06CD6B8F" w:rsidR="00774F96" w:rsidRPr="00882C86" w:rsidRDefault="00882C86" w:rsidP="00882C8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78E63C54" w14:textId="241840F8" w:rsidR="00DE2199" w:rsidRDefault="007A35D2" w:rsidP="00DE2199">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29FBCEB2" w14:textId="146BDFF4" w:rsidR="001B1BBA" w:rsidRDefault="001B1BBA" w:rsidP="002B25F8">
      <w:pPr>
        <w:pStyle w:val="Heading2"/>
      </w:pPr>
      <w:r>
        <w:t xml:space="preserve">Solutions </w:t>
      </w:r>
    </w:p>
    <w:p w14:paraId="48E53FE1" w14:textId="5366CE0E" w:rsidR="002B25F8" w:rsidRDefault="002B25F8" w:rsidP="002B25F8">
      <w:pPr>
        <w:pStyle w:val="Heading2"/>
      </w:pPr>
      <w:r>
        <w:t>Feature preserving loss</w:t>
      </w:r>
      <w:bookmarkEnd w:id="240"/>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127648"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1" w:name="_Toc22216484"/>
    </w:p>
    <w:p w14:paraId="31783A10" w14:textId="54FC5BE0"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MobileNet</m:t>
          </m:r>
          <m:r>
            <m:rPr>
              <m:nor/>
            </m:rPr>
            <w:rPr>
              <w:rFonts w:ascii="Cambria Math"/>
            </w:rPr>
            <m:t>V2</m:t>
          </m:r>
          <m:r>
            <m:rPr>
              <m:nor/>
            </m:rPr>
            <m:t xml:space="preserve"> </m:t>
          </m:r>
        </m:oMath>
      </m:oMathPara>
    </w:p>
    <w:p w14:paraId="3D7F5B92" w14:textId="705C2930" w:rsidR="009645BB" w:rsidRDefault="000872E6" w:rsidP="000872E6">
      <w:r>
        <w:t xml:space="preserve">By adding the above loss, we inspire the video frames 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2" w:name="_Hlk47213874"/>
      <w:r w:rsidR="00181A9E">
        <w:t>MobileNet</w:t>
      </w:r>
      <w:r w:rsidR="003029B7">
        <w:t xml:space="preserve">V2 </w:t>
      </w:r>
      <w:r w:rsidR="003029B7">
        <w:fldChar w:fldCharType="begin" w:fldLock="1"/>
      </w:r>
      <w:r w:rsidR="00294D6F">
        <w:instrText>ADDIN CSL_CITATION {"citationItems":[{"id":"ITEM-1","itemData":{"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mputer Society Conference on Computer Vision and Pattern Recognition","id":"ITEM-1","issued":{"date-parts":[["2018","1","12"]]},"page":"4510-4520","publisher":"IEEE Computer Society","title":"MobileNetV2: Inverted Residuals and Linear Bottlenecks","type":"article-journal"},"uris":["http://www.mendeley.com/documents/?uuid=738c3e1a-48ef-377a-a320-ece9b4aa3b23"]}],"mendeley":{"formattedCitation":"[39]","plainTextFormattedCitation":"[39]","previouslyFormattedCitation":"[39]"},"properties":{"noteIndex":0},"schema":"https://github.com/citation-style-language/schema/raw/master/csl-citation.json"}</w:instrText>
      </w:r>
      <w:r w:rsidR="003029B7">
        <w:fldChar w:fldCharType="separate"/>
      </w:r>
      <w:r w:rsidR="00294D6F" w:rsidRPr="00294D6F">
        <w:rPr>
          <w:noProof/>
        </w:rPr>
        <w:t>[39]</w:t>
      </w:r>
      <w:r w:rsidR="003029B7">
        <w:fldChar w:fldCharType="end"/>
      </w:r>
      <w:r w:rsidR="00181A9E">
        <w:t xml:space="preserve"> </w:t>
      </w:r>
      <w:bookmarkEnd w:id="242"/>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22ADE13A" w14:textId="7E37E219" w:rsidR="001373D7" w:rsidRDefault="003C6BA7" w:rsidP="00E90D56">
      <w:pPr>
        <w:pStyle w:val="Heading2"/>
      </w:pPr>
      <w:bookmarkStart w:id="243" w:name="_Toc48646425"/>
      <w:r>
        <w:t xml:space="preserve">Temporal </w:t>
      </w:r>
      <w:r w:rsidR="00EE48D7">
        <w:t>information extractor.</w:t>
      </w:r>
      <w:bookmarkEnd w:id="243"/>
    </w:p>
    <w:p w14:paraId="634529D5" w14:textId="53DE35BA" w:rsidR="00800FE5" w:rsidRPr="00A33D77" w:rsidRDefault="00800FE5" w:rsidP="00800FE5">
      <w:r>
        <w:t xml:space="preserve">In </w:t>
      </w:r>
      <w:r w:rsidR="00542722">
        <w:t>Section 2.4.1.</w:t>
      </w:r>
      <w:r>
        <w:t xml:space="preserve"> </w:t>
      </w:r>
      <w:r w:rsidR="00672B62">
        <w:t xml:space="preserve">of this </w:t>
      </w:r>
      <w:r w:rsidR="00390024">
        <w:t>paper</w:t>
      </w:r>
      <w:r>
        <w:t xml:space="preserve"> </w:t>
      </w:r>
      <w:r w:rsidR="00672B62">
        <w:t xml:space="preserve">we </w:t>
      </w:r>
      <w:r>
        <w:t xml:space="preserve">talk about </w:t>
      </w:r>
      <w:r w:rsidR="001A7343">
        <w:t xml:space="preserve">how </w:t>
      </w:r>
      <w:r>
        <w:t xml:space="preserve">video to video translation </w:t>
      </w:r>
      <w:r w:rsidR="00390024">
        <w:t>extends image to image translation by imposing temporal information to spati</w:t>
      </w:r>
      <w:r w:rsidR="009D5AEE">
        <w:t>al</w:t>
      </w:r>
      <w:r w:rsidR="00390024">
        <w:t xml:space="preserve"> domain to create more temporal coherence video</w:t>
      </w:r>
      <w:r w:rsidR="003E09F5">
        <w:t>.</w:t>
      </w:r>
      <w:r w:rsidR="00672B62">
        <w:t xml:space="preserve"> we also discuss</w:t>
      </w:r>
      <w:r w:rsidR="00EE48D7">
        <w:t xml:space="preserve"> </w:t>
      </w:r>
      <w:r w:rsidR="00672B62">
        <w:t xml:space="preserve">using </w:t>
      </w:r>
      <w:proofErr w:type="spellStart"/>
      <w:r w:rsidR="00A5382D">
        <w:t>Flownet</w:t>
      </w:r>
      <w:proofErr w:type="spellEnd"/>
      <w:r w:rsidR="00390024">
        <w:t xml:space="preserve"> 2.0 by</w:t>
      </w:r>
      <w:r w:rsidR="00A5382D" w:rsidRPr="00A5382D">
        <w:rPr>
          <w:rFonts w:ascii="Calibri" w:hAnsi="Calibri" w:cs="Calibri"/>
        </w:rPr>
        <w:t xml:space="preserve"> E. </w:t>
      </w:r>
      <w:proofErr w:type="spellStart"/>
      <w:r w:rsidR="00A5382D" w:rsidRPr="00A5382D">
        <w:rPr>
          <w:rFonts w:ascii="Calibri" w:hAnsi="Calibri" w:cs="Calibri"/>
        </w:rPr>
        <w:t>Ilg</w:t>
      </w:r>
      <w:proofErr w:type="spellEnd"/>
      <w:r w:rsidR="00A5382D">
        <w:rPr>
          <w:rFonts w:ascii="Calibri" w:hAnsi="Calibri" w:cs="Calibri"/>
        </w:rPr>
        <w:t xml:space="preserve"> et.al.</w:t>
      </w:r>
      <w:r w:rsidR="00390024">
        <w:t xml:space="preserve"> </w:t>
      </w:r>
      <w:r w:rsidR="00A5382D">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A5382D">
        <w:fldChar w:fldCharType="separate"/>
      </w:r>
      <w:r w:rsidR="00EA669C" w:rsidRPr="00EA669C">
        <w:rPr>
          <w:noProof/>
        </w:rPr>
        <w:t>[20]</w:t>
      </w:r>
      <w:r w:rsidR="00A5382D">
        <w:fldChar w:fldCharType="end"/>
      </w:r>
      <w:r w:rsidR="00390024">
        <w:t xml:space="preserve"> </w:t>
      </w:r>
      <w:r w:rsidR="00672B62">
        <w:t xml:space="preserve">temporal extractor </w:t>
      </w:r>
      <w:r w:rsidR="001A7343">
        <w:t>which belongs to optical</w:t>
      </w:r>
      <w:r w:rsidR="00EE48D7">
        <w:t xml:space="preserve"> </w:t>
      </w:r>
      <w:r w:rsidR="001A7343">
        <w:t>flow</w:t>
      </w:r>
      <w:r w:rsidR="009D5AEE">
        <w:t>-</w:t>
      </w:r>
      <w:r w:rsidR="001A7343">
        <w:t>based temporal information extractor</w:t>
      </w:r>
      <w:r w:rsidR="00F1125C">
        <w:t>.</w:t>
      </w:r>
      <w:r w:rsidR="003B0760">
        <w:t xml:space="preserve"> </w:t>
      </w:r>
      <w:r w:rsidR="00F1125C">
        <w:t>Even we</w:t>
      </w:r>
      <w:r w:rsidR="001A7343">
        <w:t xml:space="preserve"> discussed</w:t>
      </w:r>
      <w:r w:rsidR="00F1125C">
        <w:t xml:space="preserve"> various options for </w:t>
      </w:r>
      <w:r w:rsidR="00D7554E">
        <w:t xml:space="preserve">temporal information extraction in section 2.4, </w:t>
      </w:r>
      <w:r w:rsidR="003A229A">
        <w:t xml:space="preserve">optical flow based </w:t>
      </w:r>
      <w:r w:rsidR="009300B7">
        <w:t xml:space="preserve">is appropriate for this work </w:t>
      </w:r>
      <w:r w:rsidR="009300B7" w:rsidRPr="00A33D77">
        <w:t>because</w:t>
      </w:r>
      <w:r w:rsidR="00841BFE" w:rsidRPr="00A33D77">
        <w:t xml:space="preserve"> both </w:t>
      </w:r>
      <w:r w:rsidR="00841BFE" w:rsidRPr="00542722">
        <w:rPr>
          <w:highlight w:val="yellow"/>
        </w:rPr>
        <w:t>flower dataset</w:t>
      </w:r>
      <w:r w:rsidR="00EE48D7" w:rsidRPr="00542722">
        <w:rPr>
          <w:highlight w:val="yellow"/>
        </w:rPr>
        <w:t>s</w:t>
      </w:r>
      <w:r w:rsidR="00841BFE" w:rsidRPr="00542722">
        <w:rPr>
          <w:highlight w:val="yellow"/>
        </w:rPr>
        <w:t xml:space="preserve"> and </w:t>
      </w:r>
      <w:r w:rsidR="00EE48D7" w:rsidRPr="00542722">
        <w:rPr>
          <w:highlight w:val="yellow"/>
        </w:rPr>
        <w:t xml:space="preserve">the </w:t>
      </w:r>
      <w:r w:rsidR="00841BFE" w:rsidRPr="00542722">
        <w:rPr>
          <w:highlight w:val="yellow"/>
        </w:rPr>
        <w:t>Obama trump dataset</w:t>
      </w:r>
      <w:r w:rsidR="00841BFE" w:rsidRPr="00A33D77">
        <w:t xml:space="preserve"> contain less dynamic scene video</w:t>
      </w:r>
      <w:r w:rsidR="00841BFE" w:rsidRPr="00540C45">
        <w:rPr>
          <w:rStyle w:val="FootnoteReference"/>
        </w:rPr>
        <w:footnoteReference w:id="6"/>
      </w:r>
      <w:r w:rsidR="00F1125C" w:rsidRPr="00A33D77">
        <w:t xml:space="preserve"> and very object</w:t>
      </w:r>
      <w:r w:rsidR="00EE48D7" w:rsidRPr="00A33D77">
        <w:t>-</w:t>
      </w:r>
      <w:r w:rsidR="00F1125C" w:rsidRPr="00A33D77">
        <w:t>centric.</w:t>
      </w:r>
      <w:r w:rsidR="00921D8D" w:rsidRPr="00A33D77">
        <w:t xml:space="preserve"> </w:t>
      </w:r>
      <w:r w:rsidR="00267226" w:rsidRPr="00A33D77">
        <w:t>Figure</w:t>
      </w:r>
      <w:r w:rsidR="00E11DFD" w:rsidRPr="00A33D77">
        <w:t xml:space="preserve"> </w:t>
      </w:r>
      <w:r w:rsidR="003F4FFC" w:rsidRPr="00A33D77">
        <w:t>10 show</w:t>
      </w:r>
      <w:r w:rsidR="00EE48D7" w:rsidRPr="00A33D77">
        <w:t>s</w:t>
      </w:r>
      <w:r w:rsidR="003F4FFC" w:rsidRPr="00A33D77">
        <w:t xml:space="preserve"> </w:t>
      </w:r>
      <w:r w:rsidR="00EE48D7" w:rsidRPr="00A33D77">
        <w:t xml:space="preserve">a </w:t>
      </w:r>
      <w:r w:rsidR="005F1CAF" w:rsidRPr="00A33D77">
        <w:t>clearer</w:t>
      </w:r>
      <w:r w:rsidR="003F4FFC" w:rsidRPr="00A33D77">
        <w:t xml:space="preserve"> view of </w:t>
      </w:r>
      <w:r w:rsidR="00EE48D7" w:rsidRPr="00A33D77">
        <w:t xml:space="preserve">the </w:t>
      </w:r>
      <w:r w:rsidR="003F4FFC" w:rsidRPr="00A33D77">
        <w:t xml:space="preserve">input and output of </w:t>
      </w:r>
      <w:r w:rsidR="002E61E9" w:rsidRPr="00A33D77">
        <w:t xml:space="preserve">temporal information </w:t>
      </w:r>
      <w:r w:rsidR="003F4FFC" w:rsidRPr="00A33D77">
        <w:t>extractor.</w:t>
      </w:r>
      <w:r w:rsidR="00DB5796" w:rsidRPr="00A33D77">
        <w:t xml:space="preserve"> </w:t>
      </w:r>
      <w:r w:rsidR="00682880" w:rsidRPr="00A33D77">
        <w:t>D</w:t>
      </w:r>
      <w:r w:rsidR="00DB5796" w:rsidRPr="00A33D77">
        <w:rPr>
          <w:highlight w:val="yellow"/>
        </w:rPr>
        <w:t xml:space="preserve">etail of </w:t>
      </w:r>
      <w:proofErr w:type="spellStart"/>
      <w:r w:rsidR="00DB5796" w:rsidRPr="00A33D77">
        <w:rPr>
          <w:highlight w:val="yellow"/>
        </w:rPr>
        <w:t>flownet</w:t>
      </w:r>
      <w:proofErr w:type="spellEnd"/>
      <w:r w:rsidR="00DB5796" w:rsidRPr="00A33D77">
        <w:rPr>
          <w:highlight w:val="yellow"/>
        </w:rPr>
        <w:t xml:space="preserve"> 2.0 architecture</w:t>
      </w:r>
      <w:r w:rsidR="00682880" w:rsidRPr="00A33D77">
        <w:rPr>
          <w:highlight w:val="yellow"/>
        </w:rPr>
        <w:t xml:space="preserve"> specification</w:t>
      </w:r>
      <w:r w:rsidR="00DB5796" w:rsidRPr="00A33D77">
        <w:rPr>
          <w:highlight w:val="yellow"/>
        </w:rPr>
        <w:t xml:space="preserve"> </w:t>
      </w:r>
      <w:r w:rsidR="00682880" w:rsidRPr="00A33D77">
        <w:rPr>
          <w:highlight w:val="yellow"/>
        </w:rPr>
        <w:t>is describe</w:t>
      </w:r>
      <w:r w:rsidR="00EE48D7" w:rsidRPr="00A33D77">
        <w:rPr>
          <w:highlight w:val="yellow"/>
        </w:rPr>
        <w:t>d</w:t>
      </w:r>
      <w:r w:rsidR="00682880" w:rsidRPr="00A33D77">
        <w:rPr>
          <w:highlight w:val="yellow"/>
        </w:rPr>
        <w:t xml:space="preserve"> in detail in </w:t>
      </w:r>
      <w:r w:rsidR="00EE48D7" w:rsidRPr="00A33D77">
        <w:rPr>
          <w:highlight w:val="yellow"/>
        </w:rPr>
        <w:t xml:space="preserve">the </w:t>
      </w:r>
      <w:r w:rsidR="00682880" w:rsidRPr="00A33D77">
        <w:rPr>
          <w:highlight w:val="yellow"/>
        </w:rPr>
        <w:t>appendix</w:t>
      </w:r>
      <w:r w:rsidR="006213CE" w:rsidRPr="00A33D77">
        <w:t>.</w:t>
      </w:r>
      <w:r w:rsidR="00682880" w:rsidRPr="00A33D77">
        <w:t xml:space="preserve"> </w:t>
      </w:r>
    </w:p>
    <w:p w14:paraId="5A1C4E5D" w14:textId="31B37AE4" w:rsidR="001373D7" w:rsidRDefault="00FC1166" w:rsidP="008C354A">
      <w:r>
        <w:rPr>
          <w:noProof/>
        </w:rPr>
        <mc:AlternateContent>
          <mc:Choice Requires="wps">
            <w:drawing>
              <wp:anchor distT="0" distB="0" distL="114300" distR="114300" simplePos="0" relativeHeight="251718656" behindDoc="0" locked="0" layoutInCell="1" allowOverlap="1" wp14:anchorId="7F897331" wp14:editId="0A77940A">
                <wp:simplePos x="0" y="0"/>
                <wp:positionH relativeFrom="column">
                  <wp:posOffset>1858645</wp:posOffset>
                </wp:positionH>
                <wp:positionV relativeFrom="page">
                  <wp:posOffset>2322490</wp:posOffset>
                </wp:positionV>
                <wp:extent cx="2160905" cy="23558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160905" cy="235585"/>
                        </a:xfrm>
                        <a:prstGeom prst="rect">
                          <a:avLst/>
                        </a:prstGeom>
                        <a:solidFill>
                          <a:prstClr val="white"/>
                        </a:solidFill>
                        <a:ln>
                          <a:noFill/>
                        </a:ln>
                      </wps:spPr>
                      <wps:txbx>
                        <w:txbxContent>
                          <w:p w14:paraId="45A8031D" w14:textId="7CA3745F" w:rsidR="00882C86" w:rsidRPr="00A1529C" w:rsidRDefault="00882C86" w:rsidP="001F0DF0">
                            <w:pPr>
                              <w:pStyle w:val="Caption"/>
                              <w:jc w:val="center"/>
                              <w:rPr>
                                <w:sz w:val="24"/>
                                <w:szCs w:val="24"/>
                              </w:rPr>
                            </w:pPr>
                            <w:bookmarkStart w:id="244" w:name="_Toc47219623"/>
                            <w:r>
                              <w:t xml:space="preserve">Figure </w:t>
                            </w:r>
                            <w:r w:rsidR="00127648">
                              <w:fldChar w:fldCharType="begin"/>
                            </w:r>
                            <w:r w:rsidR="00127648">
                              <w:instrText xml:space="preserve"> SEQ Figure \* ARABIC </w:instrText>
                            </w:r>
                            <w:r w:rsidR="00127648">
                              <w:fldChar w:fldCharType="separate"/>
                            </w:r>
                            <w:r>
                              <w:rPr>
                                <w:noProof/>
                              </w:rPr>
                              <w:t>13</w:t>
                            </w:r>
                            <w:r w:rsidR="00127648">
                              <w:rPr>
                                <w:noProof/>
                              </w:rPr>
                              <w:fldChar w:fldCharType="end"/>
                            </w:r>
                            <w:r>
                              <w:t xml:space="preserve"> </w:t>
                            </w:r>
                            <w:proofErr w:type="spellStart"/>
                            <w:r>
                              <w:t>Flownet</w:t>
                            </w:r>
                            <w:proofErr w:type="spellEnd"/>
                            <w:r>
                              <w:t xml:space="preserve"> 2.0 optical flow extraction</w:t>
                            </w:r>
                            <w:bookmarkEnd w:id="244"/>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97331" id="Text Box 10" o:spid="_x0000_s1032" type="#_x0000_t202" style="position:absolute;left:0;text-align:left;margin-left:146.35pt;margin-top:182.85pt;width:170.15pt;height:18.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" stroked="f">
                <v:textbox inset="0,0,0,0">
                  <w:txbxContent>
                    <w:p w14:paraId="45A8031D" w14:textId="7CA3745F" w:rsidR="00882C86" w:rsidRPr="00A1529C" w:rsidRDefault="00882C86" w:rsidP="001F0DF0">
                      <w:pPr>
                        <w:pStyle w:val="Caption"/>
                        <w:jc w:val="center"/>
                        <w:rPr>
                          <w:sz w:val="24"/>
                          <w:szCs w:val="24"/>
                        </w:rPr>
                      </w:pPr>
                      <w:bookmarkStart w:id="245" w:name="_Toc47219623"/>
                      <w:r>
                        <w:t xml:space="preserve">Figure </w:t>
                      </w:r>
                      <w:r w:rsidR="00127648">
                        <w:fldChar w:fldCharType="begin"/>
                      </w:r>
                      <w:r w:rsidR="00127648">
                        <w:instrText xml:space="preserve"> SEQ Figure \* ARABIC </w:instrText>
                      </w:r>
                      <w:r w:rsidR="00127648">
                        <w:fldChar w:fldCharType="separate"/>
                      </w:r>
                      <w:r>
                        <w:rPr>
                          <w:noProof/>
                        </w:rPr>
                        <w:t>13</w:t>
                      </w:r>
                      <w:r w:rsidR="00127648">
                        <w:rPr>
                          <w:noProof/>
                        </w:rPr>
                        <w:fldChar w:fldCharType="end"/>
                      </w:r>
                      <w:r>
                        <w:t xml:space="preserve"> </w:t>
                      </w:r>
                      <w:proofErr w:type="spellStart"/>
                      <w:r>
                        <w:t>Flownet</w:t>
                      </w:r>
                      <w:proofErr w:type="spellEnd"/>
                      <w:r>
                        <w:t xml:space="preserve"> 2.0 optical flow extraction</w:t>
                      </w:r>
                      <w:bookmarkEnd w:id="245"/>
                    </w:p>
                  </w:txbxContent>
                </v:textbox>
                <w10:wrap type="topAndBottom" anchory="page"/>
              </v:shape>
            </w:pict>
          </mc:Fallback>
        </mc:AlternateContent>
      </w:r>
      <w:r w:rsidRPr="00A33D77">
        <w:rPr>
          <w:noProof/>
        </w:rPr>
        <mc:AlternateContent>
          <mc:Choice Requires="wpg">
            <w:drawing>
              <wp:anchor distT="0" distB="0" distL="114300" distR="114300" simplePos="0" relativeHeight="251715584" behindDoc="0" locked="0" layoutInCell="1" allowOverlap="1" wp14:anchorId="6CA0B842" wp14:editId="037BC4AE">
                <wp:simplePos x="0" y="0"/>
                <wp:positionH relativeFrom="column">
                  <wp:posOffset>784225</wp:posOffset>
                </wp:positionH>
                <wp:positionV relativeFrom="paragraph">
                  <wp:posOffset>0</wp:posOffset>
                </wp:positionV>
                <wp:extent cx="4587875" cy="1326515"/>
                <wp:effectExtent l="19050" t="0" r="22225" b="26035"/>
                <wp:wrapTopAndBottom/>
                <wp:docPr id="239" name="Page-1"/>
                <wp:cNvGraphicFramePr/>
                <a:graphic xmlns:a="http://schemas.openxmlformats.org/drawingml/2006/main">
                  <a:graphicData uri="http://schemas.microsoft.com/office/word/2010/wordprocessingGroup">
                    <wpg:wgp>
                      <wpg:cNvGrpSpPr/>
                      <wpg:grpSpPr>
                        <a:xfrm>
                          <a:off x="0" y="0"/>
                          <a:ext cx="4587875" cy="1326515"/>
                          <a:chOff x="0" y="84533"/>
                          <a:chExt cx="5550000" cy="2061097"/>
                        </a:xfrm>
                      </wpg:grpSpPr>
                      <wps:wsp>
                        <wps:cNvPr id="240" name="Text 2"/>
                        <wps:cNvSpPr txBox="1"/>
                        <wps:spPr>
                          <a:xfrm>
                            <a:off x="235652" y="84533"/>
                            <a:ext cx="1059747" cy="303542"/>
                          </a:xfrm>
                          <a:prstGeom prst="rect">
                            <a:avLst/>
                          </a:prstGeom>
                          <a:noFill/>
                        </wps:spPr>
                        <wps:txbx>
                          <w:txbxContent>
                            <w:p w14:paraId="4B479B53" w14:textId="77777777" w:rsidR="00882C86" w:rsidRPr="00771A45" w:rsidRDefault="00882C86"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wps:txbx>
                        <wps:bodyPr wrap="square" lIns="0" tIns="0" rIns="0" bIns="0" rtlCol="0" anchor="ctr"/>
                      </wps:wsp>
                      <wps:wsp>
                        <wps:cNvPr id="241" name="Rectangle"/>
                        <wps:cNvSpPr/>
                        <wps:spPr>
                          <a:xfrm>
                            <a:off x="2542560" y="1057535"/>
                            <a:ext cx="738000" cy="608675"/>
                          </a:xfrm>
                          <a:custGeom>
                            <a:avLst/>
                            <a:gdLst>
                              <a:gd name="connsiteX0" fmla="*/ 0 w 738000"/>
                              <a:gd name="connsiteY0" fmla="*/ 142659 h 282000"/>
                              <a:gd name="connsiteX1" fmla="*/ 372000 w 738000"/>
                              <a:gd name="connsiteY1" fmla="*/ 0 h 282000"/>
                              <a:gd name="connsiteX2" fmla="*/ 738000 w 738000"/>
                              <a:gd name="connsiteY2" fmla="*/ 142659 h 282000"/>
                              <a:gd name="connsiteX3" fmla="*/ 372000 w 738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738000" h="282000">
                                <a:moveTo>
                                  <a:pt x="0" y="0"/>
                                </a:moveTo>
                                <a:lnTo>
                                  <a:pt x="738000" y="0"/>
                                </a:lnTo>
                                <a:lnTo>
                                  <a:pt x="738000" y="282000"/>
                                </a:lnTo>
                                <a:lnTo>
                                  <a:pt x="0" y="282000"/>
                                </a:lnTo>
                                <a:lnTo>
                                  <a:pt x="0" y="0"/>
                                </a:lnTo>
                                <a:close/>
                              </a:path>
                            </a:pathLst>
                          </a:custGeom>
                          <a:solidFill>
                            <a:srgbClr val="C26383"/>
                          </a:solidFill>
                          <a:ln w="6000" cap="flat">
                            <a:solidFill>
                              <a:srgbClr val="C26383"/>
                            </a:solidFill>
                            <a:bevel/>
                          </a:ln>
                        </wps:spPr>
                        <wps:txbx>
                          <w:txbxContent>
                            <w:p w14:paraId="52B4D060" w14:textId="3A9B0BD3" w:rsidR="00882C86" w:rsidRDefault="00882C86" w:rsidP="0047715A">
                              <w:pPr>
                                <w:jc w:val="center"/>
                                <w:rPr>
                                  <w:sz w:val="12"/>
                                </w:rPr>
                              </w:pPr>
                              <w:r>
                                <w:rPr>
                                  <w:rFonts w:ascii="Arial" w:hAnsi="Arial"/>
                                  <w:color w:val="FFFFFF"/>
                                  <w:sz w:val="17"/>
                                  <w:szCs w:val="17"/>
                                </w:rPr>
                                <w:t>flownet2</w:t>
                              </w:r>
                            </w:p>
                          </w:txbxContent>
                        </wps:txbx>
                        <wps:bodyPr wrap="square" lIns="0" tIns="0" rIns="0" bIns="0" rtlCol="0" anchor="b"/>
                      </wps:wsp>
                      <pic:pic xmlns:pic="http://schemas.openxmlformats.org/drawingml/2006/picture">
                        <pic:nvPicPr>
                          <pic:cNvPr id="243" name="Picture 243"/>
                          <pic:cNvPicPr/>
                        </pic:nvPicPr>
                        <pic:blipFill>
                          <a:blip r:embed="rId30" cstate="print">
                            <a:extLst>
                              <a:ext uri="{28A0092B-C50C-407E-A947-70E740481C1C}">
                                <a14:useLocalDpi xmlns:a14="http://schemas.microsoft.com/office/drawing/2010/main" val="0"/>
                              </a:ext>
                            </a:extLst>
                          </a:blip>
                          <a:stretch>
                            <a:fillRect/>
                          </a:stretch>
                        </pic:blipFill>
                        <pic:spPr>
                          <a:xfrm>
                            <a:off x="0" y="309628"/>
                            <a:ext cx="1536000" cy="1536000"/>
                          </a:xfrm>
                          <a:prstGeom prst="rect">
                            <a:avLst/>
                          </a:prstGeom>
                          <a:ln>
                            <a:solidFill>
                              <a:schemeClr val="bg1"/>
                            </a:solidFill>
                          </a:ln>
                        </pic:spPr>
                      </pic:pic>
                      <pic:pic xmlns:pic="http://schemas.openxmlformats.org/drawingml/2006/picture">
                        <pic:nvPicPr>
                          <pic:cNvPr id="244" name="Picture 244"/>
                          <pic:cNvPicPr/>
                        </pic:nvPicPr>
                        <pic:blipFill>
                          <a:blip r:embed="rId31" cstate="print">
                            <a:extLst>
                              <a:ext uri="{28A0092B-C50C-407E-A947-70E740481C1C}">
                                <a14:useLocalDpi xmlns:a14="http://schemas.microsoft.com/office/drawing/2010/main" val="0"/>
                              </a:ext>
                            </a:extLst>
                          </a:blip>
                          <a:stretch>
                            <a:fillRect/>
                          </a:stretch>
                        </pic:blipFill>
                        <pic:spPr>
                          <a:xfrm>
                            <a:off x="60000" y="369631"/>
                            <a:ext cx="1536000" cy="1536001"/>
                          </a:xfrm>
                          <a:prstGeom prst="rect">
                            <a:avLst/>
                          </a:prstGeom>
                          <a:ln>
                            <a:solidFill>
                              <a:schemeClr val="bg1"/>
                            </a:solidFill>
                          </a:ln>
                        </pic:spPr>
                      </pic:pic>
                      <pic:pic xmlns:pic="http://schemas.openxmlformats.org/drawingml/2006/picture">
                        <pic:nvPicPr>
                          <pic:cNvPr id="245" name="Picture 245"/>
                          <pic:cNvPicPr/>
                        </pic:nvPicPr>
                        <pic:blipFill>
                          <a:blip r:embed="rId31" cstate="print">
                            <a:extLst>
                              <a:ext uri="{28A0092B-C50C-407E-A947-70E740481C1C}">
                                <a14:useLocalDpi xmlns:a14="http://schemas.microsoft.com/office/drawing/2010/main" val="0"/>
                              </a:ext>
                            </a:extLst>
                          </a:blip>
                          <a:stretch>
                            <a:fillRect/>
                          </a:stretch>
                        </pic:blipFill>
                        <pic:spPr>
                          <a:xfrm>
                            <a:off x="120000" y="429630"/>
                            <a:ext cx="1536000" cy="1536000"/>
                          </a:xfrm>
                          <a:prstGeom prst="rect">
                            <a:avLst/>
                          </a:prstGeom>
                          <a:ln>
                            <a:solidFill>
                              <a:schemeClr val="bg1"/>
                            </a:solidFill>
                          </a:ln>
                        </pic:spPr>
                      </pic:pic>
                      <pic:pic xmlns:pic="http://schemas.openxmlformats.org/drawingml/2006/picture">
                        <pic:nvPicPr>
                          <pic:cNvPr id="246" name="Picture 246"/>
                          <pic:cNvPicPr/>
                        </pic:nvPicPr>
                        <pic:blipFill>
                          <a:blip r:embed="rId31" cstate="print">
                            <a:extLst>
                              <a:ext uri="{28A0092B-C50C-407E-A947-70E740481C1C}">
                                <a14:useLocalDpi xmlns:a14="http://schemas.microsoft.com/office/drawing/2010/main" val="0"/>
                              </a:ext>
                            </a:extLst>
                          </a:blip>
                          <a:stretch>
                            <a:fillRect/>
                          </a:stretch>
                        </pic:blipFill>
                        <pic:spPr>
                          <a:xfrm>
                            <a:off x="180000" y="489630"/>
                            <a:ext cx="1536000" cy="1536000"/>
                          </a:xfrm>
                          <a:prstGeom prst="rect">
                            <a:avLst/>
                          </a:prstGeom>
                          <a:ln>
                            <a:solidFill>
                              <a:schemeClr val="bg1"/>
                            </a:solidFill>
                          </a:ln>
                        </pic:spPr>
                      </pic:pic>
                      <pic:pic xmlns:pic="http://schemas.openxmlformats.org/drawingml/2006/picture">
                        <pic:nvPicPr>
                          <pic:cNvPr id="247" name="Picture 247"/>
                          <pic:cNvPicPr/>
                        </pic:nvPicPr>
                        <pic:blipFill>
                          <a:blip r:embed="rId31" cstate="print">
                            <a:extLst>
                              <a:ext uri="{28A0092B-C50C-407E-A947-70E740481C1C}">
                                <a14:useLocalDpi xmlns:a14="http://schemas.microsoft.com/office/drawing/2010/main" val="0"/>
                              </a:ext>
                            </a:extLst>
                          </a:blip>
                          <a:stretch>
                            <a:fillRect/>
                          </a:stretch>
                        </pic:blipFill>
                        <pic:spPr>
                          <a:xfrm>
                            <a:off x="240000" y="549630"/>
                            <a:ext cx="1536000" cy="1536000"/>
                          </a:xfrm>
                          <a:prstGeom prst="rect">
                            <a:avLst/>
                          </a:prstGeom>
                          <a:ln>
                            <a:solidFill>
                              <a:schemeClr val="bg1"/>
                            </a:solidFill>
                          </a:ln>
                        </pic:spPr>
                      </pic:pic>
                      <pic:pic xmlns:pic="http://schemas.openxmlformats.org/drawingml/2006/picture">
                        <pic:nvPicPr>
                          <pic:cNvPr id="248" name="Picture 248"/>
                          <pic:cNvPicPr/>
                        </pic:nvPicPr>
                        <pic:blipFill>
                          <a:blip r:embed="rId31" cstate="print">
                            <a:extLst>
                              <a:ext uri="{28A0092B-C50C-407E-A947-70E740481C1C}">
                                <a14:useLocalDpi xmlns:a14="http://schemas.microsoft.com/office/drawing/2010/main" val="0"/>
                              </a:ext>
                            </a:extLst>
                          </a:blip>
                          <a:stretch>
                            <a:fillRect/>
                          </a:stretch>
                        </pic:blipFill>
                        <pic:spPr>
                          <a:xfrm>
                            <a:off x="300000" y="609629"/>
                            <a:ext cx="1536000" cy="1536001"/>
                          </a:xfrm>
                          <a:prstGeom prst="rect">
                            <a:avLst/>
                          </a:prstGeom>
                          <a:ln>
                            <a:solidFill>
                              <a:schemeClr val="bg1"/>
                            </a:solidFill>
                          </a:ln>
                        </pic:spPr>
                      </pic:pic>
                      <wps:wsp>
                        <wps:cNvPr id="249" name="ConnectLine"/>
                        <wps:cNvSpPr/>
                        <wps:spPr>
                          <a:xfrm>
                            <a:off x="1836000" y="1377630"/>
                            <a:ext cx="706559" cy="1659"/>
                          </a:xfrm>
                          <a:custGeom>
                            <a:avLst/>
                            <a:gdLst/>
                            <a:ahLst/>
                            <a:cxnLst/>
                            <a:rect l="0" t="0" r="0" b="0"/>
                            <a:pathLst>
                              <a:path w="706559" h="1659" fill="none">
                                <a:moveTo>
                                  <a:pt x="0" y="0"/>
                                </a:moveTo>
                                <a:lnTo>
                                  <a:pt x="514559" y="0"/>
                                </a:lnTo>
                                <a:lnTo>
                                  <a:pt x="706559" y="1659"/>
                                </a:lnTo>
                              </a:path>
                            </a:pathLst>
                          </a:custGeom>
                          <a:noFill/>
                          <a:ln w="6000" cap="flat">
                            <a:solidFill>
                              <a:srgbClr val="236EA1"/>
                            </a:solidFill>
                            <a:bevel/>
                            <a:tailEnd type="stealth" w="med" len="med"/>
                          </a:ln>
                        </wps:spPr>
                        <wps:bodyPr/>
                      </wps:wsp>
                      <pic:pic xmlns:pic="http://schemas.openxmlformats.org/drawingml/2006/picture">
                        <pic:nvPicPr>
                          <pic:cNvPr id="250" name="Picture 250"/>
                          <pic:cNvPicPr/>
                        </pic:nvPicPr>
                        <pic:blipFill>
                          <a:blip r:embed="rId32" cstate="print">
                            <a:extLst>
                              <a:ext uri="{28A0092B-C50C-407E-A947-70E740481C1C}">
                                <a14:useLocalDpi xmlns:a14="http://schemas.microsoft.com/office/drawing/2010/main" val="0"/>
                              </a:ext>
                            </a:extLst>
                          </a:blip>
                          <a:stretch>
                            <a:fillRect/>
                          </a:stretch>
                        </pic:blipFill>
                        <pic:spPr>
                          <a:xfrm>
                            <a:off x="3774000" y="369628"/>
                            <a:ext cx="1536000" cy="1536000"/>
                          </a:xfrm>
                          <a:prstGeom prst="rect">
                            <a:avLst/>
                          </a:prstGeom>
                          <a:ln>
                            <a:solidFill>
                              <a:schemeClr val="tx1"/>
                            </a:solidFill>
                          </a:ln>
                        </pic:spPr>
                      </pic:pic>
                      <pic:pic xmlns:pic="http://schemas.openxmlformats.org/drawingml/2006/picture">
                        <pic:nvPicPr>
                          <pic:cNvPr id="251" name="Picture 251"/>
                          <pic:cNvPicPr/>
                        </pic:nvPicPr>
                        <pic:blipFill>
                          <a:blip r:embed="rId32" cstate="print">
                            <a:extLst>
                              <a:ext uri="{28A0092B-C50C-407E-A947-70E740481C1C}">
                                <a14:useLocalDpi xmlns:a14="http://schemas.microsoft.com/office/drawing/2010/main" val="0"/>
                              </a:ext>
                            </a:extLst>
                          </a:blip>
                          <a:stretch>
                            <a:fillRect/>
                          </a:stretch>
                        </pic:blipFill>
                        <pic:spPr>
                          <a:xfrm>
                            <a:off x="3834000" y="429630"/>
                            <a:ext cx="1536000" cy="1536000"/>
                          </a:xfrm>
                          <a:prstGeom prst="rect">
                            <a:avLst/>
                          </a:prstGeom>
                          <a:ln>
                            <a:solidFill>
                              <a:schemeClr val="tx1"/>
                            </a:solidFill>
                          </a:ln>
                        </pic:spPr>
                      </pic:pic>
                      <pic:pic xmlns:pic="http://schemas.openxmlformats.org/drawingml/2006/picture">
                        <pic:nvPicPr>
                          <pic:cNvPr id="252" name="Picture 252"/>
                          <pic:cNvPicPr/>
                        </pic:nvPicPr>
                        <pic:blipFill>
                          <a:blip r:embed="rId32" cstate="print">
                            <a:extLst>
                              <a:ext uri="{28A0092B-C50C-407E-A947-70E740481C1C}">
                                <a14:useLocalDpi xmlns:a14="http://schemas.microsoft.com/office/drawing/2010/main" val="0"/>
                              </a:ext>
                            </a:extLst>
                          </a:blip>
                          <a:stretch>
                            <a:fillRect/>
                          </a:stretch>
                        </pic:blipFill>
                        <pic:spPr>
                          <a:xfrm>
                            <a:off x="3894000" y="489630"/>
                            <a:ext cx="1536000" cy="1536000"/>
                          </a:xfrm>
                          <a:prstGeom prst="rect">
                            <a:avLst/>
                          </a:prstGeom>
                          <a:ln>
                            <a:solidFill>
                              <a:schemeClr val="tx1"/>
                            </a:solidFill>
                          </a:ln>
                        </pic:spPr>
                      </pic:pic>
                      <pic:pic xmlns:pic="http://schemas.openxmlformats.org/drawingml/2006/picture">
                        <pic:nvPicPr>
                          <pic:cNvPr id="253" name="Picture 253"/>
                          <pic:cNvPicPr/>
                        </pic:nvPicPr>
                        <pic:blipFill>
                          <a:blip r:embed="rId32" cstate="print">
                            <a:extLst>
                              <a:ext uri="{28A0092B-C50C-407E-A947-70E740481C1C}">
                                <a14:useLocalDpi xmlns:a14="http://schemas.microsoft.com/office/drawing/2010/main" val="0"/>
                              </a:ext>
                            </a:extLst>
                          </a:blip>
                          <a:stretch>
                            <a:fillRect/>
                          </a:stretch>
                        </pic:blipFill>
                        <pic:spPr>
                          <a:xfrm>
                            <a:off x="3954000" y="549630"/>
                            <a:ext cx="1536000" cy="1536000"/>
                          </a:xfrm>
                          <a:prstGeom prst="rect">
                            <a:avLst/>
                          </a:prstGeom>
                          <a:ln>
                            <a:solidFill>
                              <a:schemeClr val="tx1"/>
                            </a:solidFill>
                          </a:ln>
                        </pic:spPr>
                      </pic:pic>
                      <pic:pic xmlns:pic="http://schemas.openxmlformats.org/drawingml/2006/picture">
                        <pic:nvPicPr>
                          <pic:cNvPr id="254" name="Picture 254"/>
                          <pic:cNvPicPr/>
                        </pic:nvPicPr>
                        <pic:blipFill>
                          <a:blip r:embed="rId32" cstate="print">
                            <a:extLst>
                              <a:ext uri="{28A0092B-C50C-407E-A947-70E740481C1C}">
                                <a14:useLocalDpi xmlns:a14="http://schemas.microsoft.com/office/drawing/2010/main" val="0"/>
                              </a:ext>
                            </a:extLst>
                          </a:blip>
                          <a:stretch>
                            <a:fillRect/>
                          </a:stretch>
                        </pic:blipFill>
                        <pic:spPr>
                          <a:xfrm>
                            <a:off x="4014000" y="609630"/>
                            <a:ext cx="1536000" cy="1536000"/>
                          </a:xfrm>
                          <a:prstGeom prst="rect">
                            <a:avLst/>
                          </a:prstGeom>
                          <a:ln>
                            <a:solidFill>
                              <a:schemeClr val="tx1"/>
                            </a:solidFill>
                          </a:ln>
                        </pic:spPr>
                      </pic:pic>
                      <wps:wsp>
                        <wps:cNvPr id="255" name="ConnectLine"/>
                        <wps:cNvSpPr/>
                        <wps:spPr>
                          <a:xfrm>
                            <a:off x="3280559" y="1379289"/>
                            <a:ext cx="733441" cy="1659"/>
                          </a:xfrm>
                          <a:custGeom>
                            <a:avLst/>
                            <a:gdLst/>
                            <a:ahLst/>
                            <a:cxnLst/>
                            <a:rect l="0" t="0" r="0" b="0"/>
                            <a:pathLst>
                              <a:path w="733441" h="1659" fill="none">
                                <a:moveTo>
                                  <a:pt x="0" y="0"/>
                                </a:moveTo>
                                <a:lnTo>
                                  <a:pt x="541441" y="0"/>
                                </a:lnTo>
                                <a:lnTo>
                                  <a:pt x="733441" y="-1659"/>
                                </a:lnTo>
                              </a:path>
                            </a:pathLst>
                          </a:custGeom>
                          <a:noFill/>
                          <a:ln w="6000" cap="flat">
                            <a:solidFill>
                              <a:srgbClr val="236EA1"/>
                            </a:solidFill>
                            <a:bevel/>
                            <a:tailEnd type="stealth" w="med" len="med"/>
                          </a:ln>
                        </wps:spPr>
                        <wps:bodyPr/>
                      </wps:wsp>
                    </wpg:wgp>
                  </a:graphicData>
                </a:graphic>
                <wp14:sizeRelH relativeFrom="margin">
                  <wp14:pctWidth>0</wp14:pctWidth>
                </wp14:sizeRelH>
                <wp14:sizeRelV relativeFrom="margin">
                  <wp14:pctHeight>0</wp14:pctHeight>
                </wp14:sizeRelV>
              </wp:anchor>
            </w:drawing>
          </mc:Choice>
          <mc:Fallback>
            <w:pict>
              <v:group w14:anchorId="6CA0B842" id="Page-1" o:spid="_x0000_s1033" style="position:absolute;left:0;text-align:left;margin-left:61.75pt;margin-top:0;width:361.25pt;height:104.45pt;z-index:251715584;mso-width-relative:margin;mso-height-relative:margin" coordorigin=",845" coordsize="55500,20610" o:gfxdata="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">
                <v:shape id="_x0000_s1034" type="#_x0000_t202" style="position:absolute;left:2356;top:845;width:1059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" filled="f" stroked="f">
                  <v:textbox inset="0,0,0,0">
                    <w:txbxContent>
                      <w:p w14:paraId="4B479B53" w14:textId="77777777" w:rsidR="00882C86" w:rsidRPr="00771A45" w:rsidRDefault="00882C86"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v:textbox>
                </v:shape>
                <v:shape id="Rectangle" o:spid="_x0000_s1035" style="position:absolute;left:25425;top:10575;width:7380;height:6087;visibility:visible;mso-wrap-style:square;v-text-anchor:bottom" coordsize="738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" adj="-11796480,,5400" path="m,l738000,r,282000l,282000,,xe" fillcolor="#c26383" strokecolor="#c26383" strokeweight=".16667mm">
                  <v:stroke joinstyle="bevel"/>
                  <v:formulas/>
                  <v:path arrowok="t" o:connecttype="custom" o:connectlocs="0,307918;372000,0;738000,307918;372000,608675" o:connectangles="0,0,0,0" textboxrect="0,0,738000,282000"/>
                  <v:textbox inset="0,0,0,0">
                    <w:txbxContent>
                      <w:p w14:paraId="52B4D060" w14:textId="3A9B0BD3" w:rsidR="00882C86" w:rsidRDefault="00882C86" w:rsidP="0047715A">
                        <w:pPr>
                          <w:jc w:val="center"/>
                          <w:rPr>
                            <w:sz w:val="12"/>
                          </w:rPr>
                        </w:pPr>
                        <w:r>
                          <w:rPr>
                            <w:rFonts w:ascii="Arial" w:hAnsi="Arial"/>
                            <w:color w:val="FFFFFF"/>
                            <w:sz w:val="17"/>
                            <w:szCs w:val="17"/>
                          </w:rPr>
                          <w:t>flownet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36" type="#_x0000_t75" style="position:absolute;top:3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" stroked="t" strokecolor="white [3212]">
                  <v:imagedata r:id="rId33" o:title=""/>
                </v:shape>
                <v:shape id="Picture 244" o:spid="_x0000_s1037" type="#_x0000_t75" style="position:absolute;left:60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" stroked="t" strokecolor="white [3212]">
                  <v:imagedata r:id="rId34" o:title=""/>
                </v:shape>
                <v:shape id="Picture 245" o:spid="_x0000_s1038" type="#_x0000_t75" style="position:absolute;left:120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" stroked="t" strokecolor="white [3212]">
                  <v:imagedata r:id="rId34" o:title=""/>
                </v:shape>
                <v:shape id="Picture 246" o:spid="_x0000_s1039" type="#_x0000_t75" style="position:absolute;left:180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" stroked="t" strokecolor="white [3212]">
                  <v:imagedata r:id="rId34" o:title=""/>
                </v:shape>
                <v:shape id="Picture 247" o:spid="_x0000_s1040" type="#_x0000_t75" style="position:absolute;left:240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" stroked="t" strokecolor="white [3212]">
                  <v:imagedata r:id="rId34" o:title=""/>
                </v:shape>
                <v:shape id="Picture 248" o:spid="_x0000_s1041" type="#_x0000_t75" style="position:absolute;left:300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" stroked="t" strokecolor="white [3212]">
                  <v:imagedata r:id="rId34" o:title=""/>
                </v:shape>
                <v:shape id="ConnectLine" o:spid="_x0000_s1042" style="position:absolute;left:18360;top:13776;width:7065;height:16;visibility:visible;mso-wrap-style:square;v-text-anchor:top" coordsize="706559,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" path="m,nfl514559,,706559,1659e" filled="f" strokecolor="#236ea1" strokeweight=".16667mm">
                  <v:stroke endarrow="classic" joinstyle="bevel"/>
                  <v:path arrowok="t" textboxrect="0,0,706559,1659"/>
                </v:shape>
                <v:shape id="Picture 250" o:spid="_x0000_s1043" type="#_x0000_t75" style="position:absolute;left:3774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" stroked="t" strokecolor="black [3213]">
                  <v:imagedata r:id="rId35" o:title=""/>
                </v:shape>
                <v:shape id="Picture 251" o:spid="_x0000_s1044" type="#_x0000_t75" style="position:absolute;left:3834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" stroked="t" strokecolor="black [3213]">
                  <v:imagedata r:id="rId35" o:title=""/>
                </v:shape>
                <v:shape id="Picture 252" o:spid="_x0000_s1045" type="#_x0000_t75" style="position:absolute;left:3894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" stroked="t" strokecolor="black [3213]">
                  <v:imagedata r:id="rId35" o:title=""/>
                </v:shape>
                <v:shape id="Picture 253" o:spid="_x0000_s1046" type="#_x0000_t75" style="position:absolute;left:3954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2k6xgAAANwAAAAPAAAAZHJzL2Rvd25yZXYueG1sRI9Pa8JA&#10;FMTvgt9heYI33Rix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rHtpOsYAAADcAAAA&#10;DwAAAAAAAAAAAAAAAAAHAgAAZHJzL2Rvd25yZXYueG1sUEsFBgAAAAADAAMAtwAAAPoCAAAAAA==&#10;" stroked="t" strokecolor="black [3213]">
                  <v:imagedata r:id="rId35" o:title=""/>
                </v:shape>
                <v:shape id="Picture 254" o:spid="_x0000_s1047" type="#_x0000_t75" style="position:absolute;left:4014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vFOxgAAANwAAAAPAAAAZHJzL2Rvd25yZXYueG1sRI9Pa8JA&#10;FMTvgt9heYI33Ri0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I5LxTsYAAADcAAAA&#10;DwAAAAAAAAAAAAAAAAAHAgAAZHJzL2Rvd25yZXYueG1sUEsFBgAAAAADAAMAtwAAAPoCAAAAAA==&#10;" stroked="t" strokecolor="black [3213]">
                  <v:imagedata r:id="rId35" o:title=""/>
                </v:shape>
                <v:shape id="ConnectLine" o:spid="_x0000_s1048" style="position:absolute;left:32805;top:13792;width:7335;height:17;visibility:visible;mso-wrap-style:square;v-text-anchor:top" coordsize="73344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" path="m,nfl541441,,733441,-1659e" filled="f" strokecolor="#236ea1" strokeweight=".16667mm">
                  <v:stroke endarrow="classic" joinstyle="bevel"/>
                  <v:path arrowok="t" textboxrect="0,0,733441,1659"/>
                </v:shape>
                <w10:wrap type="topAndBottom"/>
              </v:group>
            </w:pict>
          </mc:Fallback>
        </mc:AlternateContent>
      </w:r>
      <w:r w:rsidR="00DE0E0A" w:rsidRPr="00A33D77">
        <w:rPr>
          <w:noProof/>
        </w:rPr>
        <mc:AlternateContent>
          <mc:Choice Requires="wps">
            <w:drawing>
              <wp:anchor distT="0" distB="0" distL="114300" distR="114300" simplePos="0" relativeHeight="251716608" behindDoc="0" locked="0" layoutInCell="1" allowOverlap="1" wp14:anchorId="071BA986" wp14:editId="3103BFC9">
                <wp:simplePos x="0" y="0"/>
                <wp:positionH relativeFrom="column">
                  <wp:posOffset>3832511</wp:posOffset>
                </wp:positionH>
                <wp:positionV relativeFrom="paragraph">
                  <wp:posOffset>-1905</wp:posOffset>
                </wp:positionV>
                <wp:extent cx="1344930" cy="194945"/>
                <wp:effectExtent l="0" t="0" r="0" b="0"/>
                <wp:wrapNone/>
                <wp:docPr id="12" name="Text 2"/>
                <wp:cNvGraphicFramePr/>
                <a:graphic xmlns:a="http://schemas.openxmlformats.org/drawingml/2006/main">
                  <a:graphicData uri="http://schemas.microsoft.com/office/word/2010/wordprocessingShape">
                    <wps:wsp>
                      <wps:cNvSpPr txBox="1"/>
                      <wps:spPr>
                        <a:xfrm>
                          <a:off x="0" y="0"/>
                          <a:ext cx="1344930" cy="194945"/>
                        </a:xfrm>
                        <a:prstGeom prst="rect">
                          <a:avLst/>
                        </a:prstGeom>
                        <a:noFill/>
                      </wps:spPr>
                      <wps:txbx>
                        <w:txbxContent>
                          <w:p w14:paraId="030CBE55" w14:textId="77777777" w:rsidR="00882C86" w:rsidRPr="00771A45" w:rsidRDefault="00882C86" w:rsidP="0047715A">
                            <w:pPr>
                              <w:jc w:val="center"/>
                              <w:rPr>
                                <w:sz w:val="16"/>
                                <w:szCs w:val="28"/>
                              </w:rPr>
                            </w:pPr>
                            <w:r>
                              <w:rPr>
                                <w:rFonts w:ascii="Arial" w:hAnsi="Arial"/>
                                <w:color w:val="1F6391"/>
                                <w:sz w:val="16"/>
                                <w:szCs w:val="16"/>
                              </w:rPr>
                              <w:t>Optical flow between frames</w:t>
                            </w:r>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071BA986" id="Text 2" o:spid="_x0000_s1049" type="#_x0000_t202" style="position:absolute;left:0;text-align:left;margin-left:301.75pt;margin-top:-.15pt;width:105.9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" filled="f" stroked="f">
                <v:textbox inset="0,0,0,0">
                  <w:txbxContent>
                    <w:p w14:paraId="030CBE55" w14:textId="77777777" w:rsidR="00882C86" w:rsidRPr="00771A45" w:rsidRDefault="00882C86" w:rsidP="0047715A">
                      <w:pPr>
                        <w:jc w:val="center"/>
                        <w:rPr>
                          <w:sz w:val="16"/>
                          <w:szCs w:val="28"/>
                        </w:rPr>
                      </w:pPr>
                      <w:r>
                        <w:rPr>
                          <w:rFonts w:ascii="Arial" w:hAnsi="Arial"/>
                          <w:color w:val="1F6391"/>
                          <w:sz w:val="16"/>
                          <w:szCs w:val="16"/>
                        </w:rPr>
                        <w:t>Optical flow between frames</w:t>
                      </w:r>
                    </w:p>
                  </w:txbxContent>
                </v:textbox>
              </v:shape>
            </w:pict>
          </mc:Fallback>
        </mc:AlternateContent>
      </w:r>
      <w:r w:rsidR="0075349D" w:rsidRPr="00A33D77">
        <w:t>The next section would d</w:t>
      </w:r>
      <w:r w:rsidR="00EE48D7" w:rsidRPr="00A33D77">
        <w:t>iscu</w:t>
      </w:r>
      <w:r w:rsidR="0075349D" w:rsidRPr="00A33D77">
        <w:t xml:space="preserve">ss how to </w:t>
      </w:r>
      <w:r w:rsidR="00DE0AAC" w:rsidRPr="00A33D77">
        <w:t>blend</w:t>
      </w:r>
      <w:r w:rsidR="0075349D" w:rsidRPr="00A33D77">
        <w:t xml:space="preserve"> those spati</w:t>
      </w:r>
      <w:r w:rsidR="009D5AEE" w:rsidRPr="00A33D77">
        <w:t>al</w:t>
      </w:r>
      <w:r w:rsidR="0075349D" w:rsidRPr="00A33D77">
        <w:t xml:space="preserve"> and tempo</w:t>
      </w:r>
      <w:r w:rsidR="00EE48D7" w:rsidRPr="00A33D77">
        <w:t>r</w:t>
      </w:r>
      <w:r w:rsidR="0075349D" w:rsidRPr="00A33D77">
        <w:t xml:space="preserve">al </w:t>
      </w:r>
      <w:r w:rsidR="009D5AEE" w:rsidRPr="00A33D77">
        <w:t>pieces of information</w:t>
      </w:r>
      <w:r w:rsidR="0075349D" w:rsidRPr="00A33D77">
        <w:t xml:space="preserve"> to </w:t>
      </w:r>
      <w:r w:rsidR="0075349D" w:rsidRPr="00E37E74">
        <w:t xml:space="preserve">test </w:t>
      </w:r>
      <w:r w:rsidR="00EE48D7" w:rsidRPr="00E37E74">
        <w:t xml:space="preserve">the </w:t>
      </w:r>
      <w:r w:rsidR="0075349D" w:rsidRPr="00E37E74">
        <w:t xml:space="preserve">proposed hypothesis. </w:t>
      </w:r>
    </w:p>
    <w:p w14:paraId="0FCB231B" w14:textId="17B8756E" w:rsidR="00DB5796" w:rsidRDefault="00DA42C0" w:rsidP="00E90D56">
      <w:pPr>
        <w:pStyle w:val="Heading2"/>
      </w:pPr>
      <w:bookmarkStart w:id="246" w:name="_Toc48646426"/>
      <w:r>
        <w:lastRenderedPageBreak/>
        <w:t>Spatial</w:t>
      </w:r>
      <w:r w:rsidR="00EE48D7">
        <w:t>-</w:t>
      </w:r>
      <w:r w:rsidR="007044CC">
        <w:t>temporal</w:t>
      </w:r>
      <w:r w:rsidR="00682880">
        <w:t xml:space="preserve"> information fusion</w:t>
      </w:r>
      <w:bookmarkEnd w:id="246"/>
    </w:p>
    <w:p w14:paraId="05918FAB" w14:textId="77B4E6B3" w:rsidR="00891BDC" w:rsidRPr="004160AA" w:rsidRDefault="00943151" w:rsidP="007044CC">
      <w:pPr>
        <w:rPr>
          <w:rFonts w:eastAsiaTheme="minorEastAsia"/>
        </w:rPr>
      </w:pPr>
      <w:r>
        <w:t xml:space="preserve">In </w:t>
      </w:r>
      <w:r w:rsidR="009D5AEE">
        <w:t xml:space="preserve">the </w:t>
      </w:r>
      <w:r>
        <w:t>previous session</w:t>
      </w:r>
      <w:r w:rsidR="009D5AEE">
        <w:t>,</w:t>
      </w:r>
      <w:r>
        <w:t xml:space="preserve"> we talk about how valuable temporal information </w:t>
      </w:r>
      <w:r w:rsidR="009F4832">
        <w:t xml:space="preserve">is </w:t>
      </w:r>
      <w:r>
        <w:t xml:space="preserve">for </w:t>
      </w:r>
      <w:r w:rsidR="009D5AEE">
        <w:t xml:space="preserve">a </w:t>
      </w:r>
      <w:r>
        <w:t xml:space="preserve">video to video translation, but the question lay how we </w:t>
      </w:r>
      <w:r w:rsidR="00DE0AAC">
        <w:t>Blend</w:t>
      </w:r>
      <w:r>
        <w:t xml:space="preserve"> temporal information to </w:t>
      </w:r>
      <w:r w:rsidR="00DA42C0">
        <w:t>spatial</w:t>
      </w:r>
      <w:r>
        <w:t xml:space="preserve"> </w:t>
      </w:r>
      <w:r w:rsidR="004160AA">
        <w:t xml:space="preserve">one </w:t>
      </w:r>
      <w:r w:rsidR="009D5AEE">
        <w:t>to</w:t>
      </w:r>
      <w:r>
        <w:t xml:space="preserve"> generate better consistent video. </w:t>
      </w:r>
      <w:r w:rsidR="00444644">
        <w:t>To impose temporal information two approaches ha</w:t>
      </w:r>
      <w:r w:rsidR="009D5AEE">
        <w:t>ve</w:t>
      </w:r>
      <w:r w:rsidR="00444644">
        <w:t xml:space="preserve"> been implemented</w:t>
      </w:r>
      <w:r w:rsidR="004160AA">
        <w:t xml:space="preserve"> in this work</w:t>
      </w:r>
      <w:r w:rsidR="0081658D">
        <w:t>.</w:t>
      </w:r>
      <w:r w:rsidR="00444644">
        <w:t xml:space="preserve"> </w:t>
      </w:r>
      <w:r w:rsidR="0081658D">
        <w:t>T</w:t>
      </w:r>
      <w:r w:rsidR="00444644">
        <w:t xml:space="preserve">he first one is warping the translated </w:t>
      </w:r>
      <w:r w:rsidR="0081658D">
        <w:t>and the</w:t>
      </w:r>
      <w:r w:rsidR="0081658D">
        <w:rPr>
          <w:rFonts w:eastAsiaTheme="minorEastAsia"/>
        </w:rPr>
        <w:t xml:space="preserve"> later</w:t>
      </w:r>
      <w:r w:rsidR="00234314">
        <w:rPr>
          <w:rFonts w:eastAsiaTheme="minorEastAsia"/>
        </w:rPr>
        <w:t xml:space="preserve"> use </w:t>
      </w:r>
      <w:r w:rsidR="004160AA">
        <w:rPr>
          <w:rFonts w:eastAsiaTheme="minorEastAsia"/>
        </w:rPr>
        <w:t>temporal consistency discriminator network</w:t>
      </w:r>
      <w:r w:rsidR="00C31BDA">
        <w:rPr>
          <w:rFonts w:eastAsiaTheme="minorEastAsia"/>
        </w:rPr>
        <w:t>. Where the first implemented inside Generator network the later one is discriminators job.</w:t>
      </w:r>
    </w:p>
    <w:p w14:paraId="690088F8" w14:textId="63121995" w:rsidR="00DE4357" w:rsidRPr="00310937" w:rsidRDefault="00891BDC" w:rsidP="00310937">
      <w:pPr>
        <w:rPr>
          <w:rFonts w:eastAsiaTheme="minorEastAsia"/>
        </w:rPr>
      </w:pPr>
      <w:r w:rsidRPr="00310937">
        <w:rPr>
          <w:rFonts w:eastAsiaTheme="minorEastAsia"/>
        </w:rPr>
        <w:t>Warping</w:t>
      </w:r>
      <w:r w:rsidR="00DA42C0" w:rsidRPr="00310937">
        <w:rPr>
          <w:rFonts w:eastAsiaTheme="minorEastAsia"/>
        </w:rPr>
        <w:t>: Image warping algorithms are in a widespread class of nonlinear image transforms, correlated to the spatial component of image</w:t>
      </w:r>
      <w:r w:rsidR="00DA42C0" w:rsidRPr="00310937">
        <w:rPr>
          <w:rFonts w:eastAsiaTheme="minorEastAsia"/>
        </w:rPr>
        <w:fldChar w:fldCharType="begin" w:fldLock="1"/>
      </w:r>
      <w:r w:rsidR="00294D6F">
        <w:rPr>
          <w:rFonts w:eastAsiaTheme="minorEastAsia"/>
        </w:rPr>
        <w:instrText>ADDIN CSL_CITATION {"citationItems":[{"id":"ITEM-1","itemData":{"DOI":"10.1007/978-3-642-32384-3_16","ISBN":"9783642323836","ISSN":"21945357","abstract":"The CUDA software platform gives abilities of outstanding performance for parallel computing using GPGPUs (General Purpose Graphics Processing Unit). The external memory interface is the main bottleneck of GPGPU for memory intense operations. There are a lot of reduction ways of this disadvantage for real-time applications. The profiling of the algorithm and execution parameters fitting are presented as a solution for the minimization of execution time. The fisheye to perspective transform is optimized as the example of the nonlinear image warping algorithm. The code optimization using search of the optimal kernel starting parameters is necessary. Such optimization gives better results for all cases due to limited processing area and the execution time is about 12% smaller. The unconventional method for CUDA of block-to-image assignment is emphasized. © 2013 Springer-Verlag.","author":[{"dropping-particle":"","family":"Mazurek","given":"Przemysław","non-dropping-particle":"","parse-names":false,"suffix":""}],"container-title":"Advances in Intelligent Systems and Computing","id":"ITEM-1","issued":{"date-parts":[["2013"]]},"title":"Optimization of memory accesses for CUDA architecture and image warping algorithms","type":"paper-conference"},"uris":["http://www.mendeley.com/documents/?uuid=eac6dc4e-1f17-4408-9adb-65a5724ea194"]}],"mendeley":{"formattedCitation":"[40]","plainTextFormattedCitation":"[40]","previouslyFormattedCitation":"[40]"},"properties":{"noteIndex":0},"schema":"https://github.com/citation-style-language/schema/raw/master/csl-citation.json"}</w:instrText>
      </w:r>
      <w:r w:rsidR="00DA42C0" w:rsidRPr="00310937">
        <w:rPr>
          <w:rFonts w:eastAsiaTheme="minorEastAsia"/>
        </w:rPr>
        <w:fldChar w:fldCharType="separate"/>
      </w:r>
      <w:r w:rsidR="00294D6F" w:rsidRPr="00294D6F">
        <w:rPr>
          <w:rFonts w:eastAsiaTheme="minorEastAsia"/>
          <w:noProof/>
        </w:rPr>
        <w:t>[40]</w:t>
      </w:r>
      <w:r w:rsidR="00DA42C0" w:rsidRPr="00310937">
        <w:rPr>
          <w:rFonts w:eastAsiaTheme="minorEastAsia"/>
        </w:rPr>
        <w:fldChar w:fldCharType="end"/>
      </w:r>
      <w:r w:rsidR="00DA42C0" w:rsidRPr="00310937">
        <w:rPr>
          <w:rFonts w:eastAsiaTheme="minorEastAsia"/>
        </w:rPr>
        <w:t>. They are applied to the correction of image distortions, morphing, and special 2D eﬀects.</w:t>
      </w:r>
      <w:r w:rsidR="00DE3001" w:rsidRPr="00DE3001">
        <w:t xml:space="preserve"> </w:t>
      </w:r>
      <w:r w:rsidR="009D5AEE" w:rsidRPr="00310937">
        <w:rPr>
          <w:rFonts w:eastAsiaTheme="minorEastAsia"/>
        </w:rPr>
        <w:t>A f</w:t>
      </w:r>
      <w:r w:rsidR="0033404E" w:rsidRPr="00310937">
        <w:rPr>
          <w:rFonts w:eastAsiaTheme="minorEastAsia"/>
        </w:rPr>
        <w:t>ormal way</w:t>
      </w:r>
      <w:r w:rsidR="00DE3001" w:rsidRPr="00310937">
        <w:rPr>
          <w:rFonts w:eastAsiaTheme="minorEastAsia"/>
        </w:rPr>
        <w:t xml:space="preserve"> </w:t>
      </w:r>
      <w:r w:rsidR="009D5AEE" w:rsidRPr="00310937">
        <w:rPr>
          <w:rFonts w:eastAsiaTheme="minorEastAsia"/>
        </w:rPr>
        <w:t xml:space="preserve">of </w:t>
      </w:r>
      <w:r w:rsidR="00F46EEF" w:rsidRPr="00310937">
        <w:rPr>
          <w:rFonts w:eastAsiaTheme="minorEastAsia"/>
        </w:rPr>
        <w:t>definition could be modifying pixel location</w:t>
      </w:r>
      <w:r w:rsidR="00DE3001" w:rsidRPr="00310937">
        <w:rPr>
          <w:rFonts w:eastAsiaTheme="minorEastAsia"/>
        </w:rPr>
        <w:t xml:space="preserve"> based </w:t>
      </w:r>
      <w:r w:rsidR="00F46EEF" w:rsidRPr="00310937">
        <w:rPr>
          <w:rFonts w:eastAsiaTheme="minorEastAsia"/>
        </w:rPr>
        <w:t>o</w:t>
      </w:r>
      <w:r w:rsidR="00DE3001" w:rsidRPr="00310937">
        <w:rPr>
          <w:rFonts w:eastAsiaTheme="minorEastAsia"/>
        </w:rPr>
        <w:t>n</w:t>
      </w:r>
      <w:r w:rsidR="00F46EEF" w:rsidRPr="00310937">
        <w:rPr>
          <w:rFonts w:eastAsiaTheme="minorEastAsia"/>
        </w:rPr>
        <w:t xml:space="preserve"> </w:t>
      </w:r>
      <w:r w:rsidR="00DE3001" w:rsidRPr="00310937">
        <w:rPr>
          <w:rFonts w:eastAsiaTheme="minorEastAsia"/>
        </w:rPr>
        <w:t xml:space="preserve">the calculation of the </w:t>
      </w:r>
      <w:r w:rsidR="00F86928" w:rsidRPr="00310937">
        <w:rPr>
          <w:rFonts w:eastAsiaTheme="minorEastAsia"/>
        </w:rPr>
        <w:t>pixel’s coordinate</w:t>
      </w:r>
      <w:r w:rsidR="00DE3001" w:rsidRPr="00310937">
        <w:rPr>
          <w:rFonts w:eastAsiaTheme="minorEastAsia"/>
        </w:rPr>
        <w:t xml:space="preserve"> in the destination image using the</w:t>
      </w:r>
      <w:r w:rsidR="00F46EEF" w:rsidRPr="00310937">
        <w:rPr>
          <w:rFonts w:eastAsiaTheme="minorEastAsia"/>
        </w:rPr>
        <w:t xml:space="preserve"> </w:t>
      </w:r>
      <w:r w:rsidR="00DE3001" w:rsidRPr="00310937">
        <w:rPr>
          <w:rFonts w:eastAsiaTheme="minorEastAsia"/>
        </w:rPr>
        <w:t>source pixel coordinates.</w:t>
      </w:r>
      <w:r w:rsidR="0033404E" w:rsidRPr="00310937">
        <w:rPr>
          <w:rFonts w:eastAsiaTheme="minorEastAsia"/>
        </w:rPr>
        <w:t>in our case</w:t>
      </w:r>
      <w:r w:rsidR="009D5AEE" w:rsidRPr="00310937">
        <w:rPr>
          <w:rFonts w:eastAsiaTheme="minorEastAsia"/>
        </w:rPr>
        <w:t>,</w:t>
      </w:r>
      <w:r w:rsidR="0033404E" w:rsidRPr="00310937">
        <w:rPr>
          <w:rFonts w:eastAsiaTheme="minorEastAsia"/>
        </w:rPr>
        <w:t xml:space="preserve"> it can mathematically </w:t>
      </w:r>
      <w:r w:rsidR="009D5AEE" w:rsidRPr="00310937">
        <w:rPr>
          <w:rFonts w:eastAsiaTheme="minorEastAsia"/>
        </w:rPr>
        <w:t xml:space="preserve">be </w:t>
      </w:r>
      <w:r w:rsidR="0033404E" w:rsidRPr="00310937">
        <w:rPr>
          <w:rFonts w:eastAsiaTheme="minorEastAsia"/>
        </w:rPr>
        <w:t>described as:</w:t>
      </w:r>
    </w:p>
    <w:p w14:paraId="70C841A8" w14:textId="3172AF8F" w:rsidR="0089681F" w:rsidRPr="00310937" w:rsidRDefault="00F86928" w:rsidP="00310937">
      <w:pPr>
        <w:rPr>
          <w:rFonts w:eastAsiaTheme="minorEastAsia"/>
        </w:rPr>
      </w:pPr>
      <w:r>
        <w:rPr>
          <w:rFonts w:eastAsiaTheme="minorEastAsia"/>
        </w:rPr>
        <w:t xml:space="preserve">Let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Pr>
          <w:rFonts w:eastAsiaTheme="minorEastAsia"/>
        </w:rPr>
        <w:t xml:space="preserve"> is </w:t>
      </w:r>
      <w:r w:rsidR="009D5AEE">
        <w:rPr>
          <w:rFonts w:eastAsiaTheme="minorEastAsia"/>
        </w:rPr>
        <w:t xml:space="preserve">an </w:t>
      </w:r>
      <w:r>
        <w:rPr>
          <w:rFonts w:eastAsiaTheme="minorEastAsia"/>
        </w:rPr>
        <w:t>optical flow between successive frames</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and x</m:t>
            </m:r>
          </m:e>
          <m:sub>
            <m:r>
              <w:rPr>
                <w:rFonts w:ascii="Cambria Math" w:eastAsiaTheme="minorEastAsia" w:hAnsi="Cambria Math"/>
              </w:rPr>
              <m:t>(t-1)</m:t>
            </m:r>
          </m:sub>
        </m:sSub>
      </m:oMath>
      <w:r>
        <w:rPr>
          <w:rFonts w:eastAsiaTheme="minorEastAsia"/>
        </w:rPr>
        <w:t xml:space="preserve"> </w:t>
      </w:r>
      <w:r w:rsidR="0089681F">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 xml:space="preserve">the </m:t>
        </m:r>
      </m:oMath>
      <w:r w:rsidR="00A81874">
        <w:rPr>
          <w:rFonts w:eastAsiaTheme="minorEastAsia"/>
        </w:rPr>
        <w:t>tr</w:t>
      </w:r>
      <w:proofErr w:type="spellStart"/>
      <w:r w:rsidR="00A81874">
        <w:rPr>
          <w:rFonts w:eastAsiaTheme="minorEastAsia"/>
        </w:rPr>
        <w:t>anslated</w:t>
      </w:r>
      <w:proofErr w:type="spellEnd"/>
      <w:r w:rsidR="00A81874">
        <w:rPr>
          <w:rFonts w:eastAsiaTheme="minorEastAsia"/>
        </w:rPr>
        <w:t xml:space="preserve"> image in y domain which equals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b</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oMath>
      <w:r w:rsidR="0089681F">
        <w:rPr>
          <w:rFonts w:eastAsiaTheme="minorEastAsia"/>
        </w:rPr>
        <w:t xml:space="preserve"> and </w:t>
      </w:r>
      <m:oMath>
        <m:r>
          <w:rPr>
            <w:rFonts w:ascii="Cambria Math" w:eastAsiaTheme="minorEastAsia" w:hAnsi="Cambria Math"/>
          </w:rPr>
          <m:t>w</m:t>
        </m:r>
      </m:oMath>
      <w:r w:rsidR="0089681F">
        <w:rPr>
          <w:rFonts w:eastAsiaTheme="minorEastAsia"/>
        </w:rPr>
        <w:t xml:space="preserve"> is a function </w:t>
      </w:r>
      <w:r w:rsidR="00263961">
        <w:rPr>
          <w:rFonts w:eastAsiaTheme="minorEastAsia"/>
        </w:rPr>
        <w:t>which</w:t>
      </w:r>
      <w:r w:rsidR="0089681F">
        <w:rPr>
          <w:rFonts w:eastAsiaTheme="minorEastAsia"/>
        </w:rPr>
        <w:t xml:space="preserve"> alter</w:t>
      </w:r>
      <w:r w:rsidR="009D5AEE">
        <w:rPr>
          <w:rFonts w:eastAsiaTheme="minorEastAsia"/>
        </w:rPr>
        <w:t>s</w:t>
      </w:r>
      <w:r w:rsidR="0089681F">
        <w:rPr>
          <w:rFonts w:eastAsiaTheme="minorEastAsia"/>
        </w:rPr>
        <w:t xml:space="preserve"> </w:t>
      </w:r>
      <w:r w:rsidR="00263961">
        <w:rPr>
          <w:rFonts w:eastAsiaTheme="minorEastAsia"/>
        </w:rPr>
        <w:t>translated</w:t>
      </w:r>
      <w:r w:rsidR="0089681F">
        <w:rPr>
          <w:rFonts w:eastAsiaTheme="minorEastAsia"/>
        </w:rPr>
        <w:t xml:space="preserve"> imag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w:r w:rsidR="0089681F">
        <w:rPr>
          <w:rFonts w:eastAsiaTheme="minorEastAsia"/>
        </w:rPr>
        <w:t xml:space="preserve"> base on optical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sidR="00310937">
        <w:rPr>
          <w:rFonts w:eastAsiaTheme="minorEastAsia"/>
        </w:rPr>
        <w:t xml:space="preserve"> </w:t>
      </w:r>
      <w:r w:rsidR="0089681F">
        <w:rPr>
          <w:rFonts w:eastAsiaTheme="minorEastAsia"/>
        </w:rPr>
        <w:t xml:space="preserve">So </w:t>
      </w:r>
      <m:oMath>
        <m:d>
          <m:dPr>
            <m:ctrlPr>
              <w:rPr>
                <w:rFonts w:ascii="Cambria Math" w:eastAsiaTheme="minorEastAsia" w:hAnsi="Cambria Math"/>
                <w:i/>
              </w:rPr>
            </m:ctrlPr>
          </m:dPr>
          <m:e>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e>
        </m:d>
        <m:r>
          <w:rPr>
            <w:rFonts w:ascii="Cambria Math" w:eastAsiaTheme="minorEastAsia" w:hAnsi="Cambria Math"/>
          </w:rPr>
          <m:t>=</m:t>
        </m:r>
      </m:oMath>
      <w:r w:rsidR="00EF7A98">
        <w:rPr>
          <w:rFonts w:eastAsiaTheme="minorEastAsia"/>
        </w:rPr>
        <w:t xml:space="preserve"> </w:t>
      </w:r>
      <m:oMath>
        <m:r>
          <w:rPr>
            <w:rFonts w:ascii="Cambria Math" w:eastAsiaTheme="minorEastAsia" w:hAnsi="Cambria Math"/>
          </w:rPr>
          <m:t xml:space="preserve">w(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d>
                  <m:dPr>
                    <m:ctrlPr>
                      <w:rPr>
                        <w:rFonts w:ascii="Cambria Math" w:eastAsiaTheme="minorEastAsia" w:hAnsi="Cambria Math"/>
                        <w:i/>
                      </w:rPr>
                    </m:ctrlPr>
                  </m:dPr>
                  <m:e>
                    <m:r>
                      <w:rPr>
                        <w:rFonts w:ascii="Cambria Math" w:eastAsiaTheme="minorEastAsia" w:hAnsi="Cambria Math"/>
                      </w:rPr>
                      <m:t>t-1</m:t>
                    </m:r>
                  </m:e>
                </m:d>
              </m:sub>
            </m:sSub>
          </m:e>
        </m:d>
        <m:r>
          <w:rPr>
            <w:rFonts w:ascii="Cambria Math" w:eastAsiaTheme="minorEastAsia" w:hAnsi="Cambria Math"/>
          </w:rPr>
          <m:t>)</m:t>
        </m:r>
      </m:oMath>
    </w:p>
    <w:p w14:paraId="77F106E9" w14:textId="118391B5" w:rsidR="0033404E" w:rsidRDefault="00EB23D9" w:rsidP="00B16356">
      <w:pPr>
        <w:pStyle w:val="ListParagraph"/>
        <w:ind w:left="1080"/>
        <w:rPr>
          <w:rFonts w:eastAsiaTheme="minorEastAsia"/>
        </w:rPr>
      </w:pPr>
      <w:r>
        <w:rPr>
          <w:rFonts w:eastAsiaTheme="minorEastAsia"/>
        </w:rPr>
        <w:t xml:space="preserve">Where </w:t>
      </w:r>
      <m:oMath>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oMath>
      <w:r>
        <w:rPr>
          <w:rFonts w:eastAsiaTheme="minorEastAsia"/>
        </w:rPr>
        <w:t xml:space="preserve"> warped translated image and </w:t>
      </w:r>
      <w:r w:rsidR="00B16356">
        <w:rPr>
          <w:rFonts w:eastAsiaTheme="minorEastAsia"/>
        </w:rPr>
        <w:t>it</w:t>
      </w:r>
      <w:r>
        <w:rPr>
          <w:rFonts w:eastAsiaTheme="minorEastAsia"/>
        </w:rPr>
        <w:t xml:space="preserve"> is temporally consistent</w:t>
      </w:r>
      <w:r w:rsidR="00B103C0">
        <w:rPr>
          <w:rFonts w:eastAsiaTheme="minorEastAsia"/>
        </w:rPr>
        <w:t>.</w:t>
      </w:r>
    </w:p>
    <w:p w14:paraId="617C9BA9" w14:textId="30ACB0B8" w:rsidR="00B16356" w:rsidRDefault="000020C6" w:rsidP="00310937">
      <w:pPr>
        <w:rPr>
          <w:rFonts w:eastAsiaTheme="minorEastAsia"/>
        </w:rPr>
      </w:pPr>
      <w:r>
        <w:rPr>
          <w:rFonts w:eastAsiaTheme="minorEastAsia"/>
        </w:rPr>
        <w:t xml:space="preserve">We use simple binary interpolation warping. </w:t>
      </w:r>
      <w:r w:rsidR="00B16356">
        <w:rPr>
          <w:rFonts w:eastAsiaTheme="minorEastAsia"/>
        </w:rPr>
        <w:t>even if the warping is a good way of fusing temporal information but It basically fail</w:t>
      </w:r>
      <w:r w:rsidR="009D5AEE">
        <w:rPr>
          <w:rFonts w:eastAsiaTheme="minorEastAsia"/>
        </w:rPr>
        <w:t>s</w:t>
      </w:r>
      <w:r w:rsidR="00B16356">
        <w:rPr>
          <w:rFonts w:eastAsiaTheme="minorEastAsia"/>
        </w:rPr>
        <w:t xml:space="preserve"> in two common cases </w:t>
      </w:r>
    </w:p>
    <w:p w14:paraId="29A0AAA7" w14:textId="2719DBF5" w:rsidR="007044CC" w:rsidRDefault="00B16356" w:rsidP="00850D5B">
      <w:pPr>
        <w:pStyle w:val="ListParagraph"/>
        <w:numPr>
          <w:ilvl w:val="0"/>
          <w:numId w:val="11"/>
        </w:numPr>
        <w:rPr>
          <w:rFonts w:eastAsiaTheme="minorEastAsia"/>
        </w:rPr>
      </w:pPr>
      <w:r w:rsidRPr="00B16356">
        <w:rPr>
          <w:rFonts w:eastAsiaTheme="minorEastAsia"/>
        </w:rPr>
        <w:t>when a new object is introduced in a frame and</w:t>
      </w:r>
      <w:r>
        <w:rPr>
          <w:rFonts w:eastAsiaTheme="minorEastAsia"/>
        </w:rPr>
        <w:t>,</w:t>
      </w:r>
    </w:p>
    <w:p w14:paraId="46748D3A" w14:textId="0C08E7C5" w:rsidR="00B16356" w:rsidRPr="00B16356" w:rsidRDefault="00B16356" w:rsidP="00850D5B">
      <w:pPr>
        <w:pStyle w:val="ListParagraph"/>
        <w:numPr>
          <w:ilvl w:val="0"/>
          <w:numId w:val="11"/>
        </w:numPr>
        <w:rPr>
          <w:rFonts w:eastAsiaTheme="minorEastAsia"/>
        </w:rPr>
      </w:pPr>
      <w:r>
        <w:rPr>
          <w:rFonts w:eastAsiaTheme="minorEastAsia"/>
        </w:rPr>
        <w:t xml:space="preserve">when an object in </w:t>
      </w:r>
      <w:r w:rsidR="009D5AEE">
        <w:rPr>
          <w:rFonts w:eastAsiaTheme="minorEastAsia"/>
        </w:rPr>
        <w:t xml:space="preserve">the </w:t>
      </w:r>
      <w:r>
        <w:rPr>
          <w:rFonts w:eastAsiaTheme="minorEastAsia"/>
        </w:rPr>
        <w:t>previous frame occluded by an object in a frame.</w:t>
      </w:r>
    </w:p>
    <w:p w14:paraId="594E22CC" w14:textId="344408F7" w:rsidR="008C1012" w:rsidRDefault="0050103C" w:rsidP="00E90D56">
      <w:pPr>
        <w:pStyle w:val="Heading2"/>
      </w:pPr>
      <w:bookmarkStart w:id="247" w:name="_Toc48646427"/>
      <w:r>
        <w:t>Bring all together</w:t>
      </w:r>
      <w:r w:rsidR="00830569">
        <w:t xml:space="preserve"> (Proposed Work)</w:t>
      </w:r>
      <w:bookmarkEnd w:id="247"/>
    </w:p>
    <w:p w14:paraId="134B6E6E" w14:textId="7EDAE58E" w:rsidR="0050103C" w:rsidRDefault="0050103C" w:rsidP="0050103C">
      <w:r>
        <w:t>In the previous sections</w:t>
      </w:r>
      <w:r w:rsidR="009D5AEE">
        <w:t>,</w:t>
      </w:r>
      <w:r>
        <w:t xml:space="preserve"> we see the various part of th</w:t>
      </w:r>
      <w:r w:rsidR="00384E30">
        <w:t>is thesis</w:t>
      </w:r>
      <w:r>
        <w:t xml:space="preserve"> work in discrete means</w:t>
      </w:r>
      <w:r w:rsidR="005F0271">
        <w:t>.</w:t>
      </w:r>
      <w:r>
        <w:t xml:space="preserve"> </w:t>
      </w:r>
      <w:r w:rsidR="005F0271">
        <w:t>N</w:t>
      </w:r>
      <w:r>
        <w:t xml:space="preserve">ow in this section </w:t>
      </w:r>
      <w:r w:rsidR="0009534B">
        <w:t>let’s put</w:t>
      </w:r>
      <w:r>
        <w:t xml:space="preserve"> them all together so that </w:t>
      </w:r>
      <w:r w:rsidR="00F312C3">
        <w:t xml:space="preserve">we can see </w:t>
      </w:r>
      <w:r>
        <w:t xml:space="preserve">the network </w:t>
      </w:r>
      <w:r w:rsidR="005F0271">
        <w:t>architecture as one big network.</w:t>
      </w:r>
    </w:p>
    <w:p w14:paraId="4092BBFE" w14:textId="5AEE3101" w:rsidR="0009534B" w:rsidRDefault="003A1469" w:rsidP="0009534B">
      <w:pPr>
        <w:keepNext/>
        <w:jc w:val="center"/>
      </w:pPr>
      <w:r w:rsidRPr="003A1469">
        <w:rPr>
          <w:rFonts w:eastAsiaTheme="minorEastAsia"/>
          <w:noProof/>
        </w:rPr>
        <w:lastRenderedPageBreak/>
        <w:t xml:space="preserve"> </w:t>
      </w:r>
      <w:r w:rsidR="0009534B">
        <w:rPr>
          <w:noProof/>
        </w:rPr>
        <w:drawing>
          <wp:inline distT="0" distB="0" distL="0" distR="0" wp14:anchorId="4F0C4C5A" wp14:editId="329DC707">
            <wp:extent cx="5092700" cy="41040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92700" cy="4104005"/>
                    </a:xfrm>
                    <a:prstGeom prst="rect">
                      <a:avLst/>
                    </a:prstGeom>
                    <a:noFill/>
                    <a:ln>
                      <a:noFill/>
                    </a:ln>
                  </pic:spPr>
                </pic:pic>
              </a:graphicData>
            </a:graphic>
          </wp:inline>
        </w:drawing>
      </w:r>
    </w:p>
    <w:p w14:paraId="0DAA4D79" w14:textId="3AF49F6A" w:rsidR="00F03B2E" w:rsidRDefault="0009534B" w:rsidP="00896D0A">
      <w:pPr>
        <w:pStyle w:val="Caption"/>
        <w:jc w:val="center"/>
      </w:pPr>
      <w:bookmarkStart w:id="248" w:name="_Toc47219625"/>
      <w:r>
        <w:t xml:space="preserve">Figure </w:t>
      </w:r>
      <w:r w:rsidR="00127648">
        <w:fldChar w:fldCharType="begin"/>
      </w:r>
      <w:r w:rsidR="00127648">
        <w:instrText xml:space="preserve"> SEQ Figure \* ARABIC </w:instrText>
      </w:r>
      <w:r w:rsidR="00127648">
        <w:fldChar w:fldCharType="separate"/>
      </w:r>
      <w:r w:rsidR="000423D4">
        <w:rPr>
          <w:noProof/>
        </w:rPr>
        <w:t>15</w:t>
      </w:r>
      <w:r w:rsidR="00127648">
        <w:rPr>
          <w:noProof/>
        </w:rPr>
        <w:fldChar w:fldCharType="end"/>
      </w:r>
      <w:r>
        <w:t xml:space="preserve"> </w:t>
      </w:r>
      <w:r w:rsidR="00622A22">
        <w:t>Generator</w:t>
      </w:r>
      <w:r>
        <w:t xml:space="preserve"> Network Architecture.</w:t>
      </w:r>
      <w:bookmarkEnd w:id="248"/>
    </w:p>
    <w:p w14:paraId="5835703A" w14:textId="6AC13834" w:rsidR="0009534B" w:rsidRDefault="00D40959" w:rsidP="00B9274D">
      <w:r>
        <w:t>So,</w:t>
      </w:r>
      <w:r w:rsidR="00B9274D">
        <w:t xml:space="preserve"> the loss function of the network would be:</w:t>
      </w:r>
    </w:p>
    <w:p w14:paraId="20295B76" w14:textId="0620EC21" w:rsidR="00B9274D" w:rsidRPr="00494ACD" w:rsidRDefault="000E7294" w:rsidP="00B9274D">
      <w:pPr>
        <w:rPr>
          <w:rFonts w:eastAsiaTheme="minorEastAsia"/>
          <w:sz w:val="22"/>
          <w:szCs w:val="22"/>
        </w:rPr>
      </w:pPr>
      <m:oMathPara>
        <m:oMath>
          <m:r>
            <w:rPr>
              <w:rFonts w:ascii="Cambria Math" w:eastAsiaTheme="minorEastAsia" w:hAnsi="Cambria Math"/>
              <w:sz w:val="22"/>
              <w:szCs w:val="22"/>
            </w:rPr>
            <m:t>GAN loss+Cycle loss+Identity loss+Temporal loss+Feature Preserving loss</m:t>
          </m:r>
        </m:oMath>
      </m:oMathPara>
    </w:p>
    <w:p w14:paraId="18B0E983" w14:textId="558D1D17" w:rsidR="00F03B2E" w:rsidRDefault="00F03B2E" w:rsidP="00F03B2E">
      <m:oMathPara>
        <m:oMath>
          <m:r>
            <w:rPr>
              <w:rFonts w:ascii="Cambria Math" w:hAnsi="Cambria Math"/>
              <w:sz w:val="22"/>
              <w:szCs w:val="22"/>
            </w:rPr>
            <m:t>L</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D</m:t>
                  </m:r>
                </m:e>
                <m:sub>
                  <m:r>
                    <w:rPr>
                      <w:rFonts w:ascii="Cambria Math" w:hAnsi="Cambria Math"/>
                      <w:sz w:val="22"/>
                      <w:szCs w:val="22"/>
                    </w:rPr>
                    <m:t>y</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y</m:t>
                  </m:r>
                </m:sub>
              </m:sSub>
              <m:r>
                <w:rPr>
                  <w:rFonts w:ascii="Cambria Math" w:hAnsi="Cambria Math"/>
                  <w:sz w:val="22"/>
                  <w:szCs w:val="22"/>
                </w:rPr>
                <m:t>,X,Y</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Dx,Y,X</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αl</m:t>
              </m:r>
            </m:e>
            <m:sub>
              <m:r>
                <w:rPr>
                  <w:rFonts w:ascii="Cambria Math" w:hAnsi="Cambria Math"/>
                  <w:sz w:val="22"/>
                  <w:szCs w:val="22"/>
                </w:rPr>
                <m:t xml:space="preserve">cyc </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oMath>
      </m:oMathPara>
    </w:p>
    <w:p w14:paraId="10E1942D" w14:textId="03EB543A" w:rsidR="00B420DC" w:rsidRDefault="00D005A1" w:rsidP="00B420DC">
      <w:pPr>
        <w:rPr>
          <w:rFonts w:eastAsiaTheme="minorEastAsia"/>
          <w:sz w:val="22"/>
          <w:szCs w:val="22"/>
        </w:rPr>
      </w:pPr>
      <w:r w:rsidRPr="00B420DC">
        <w:rPr>
          <w:b/>
          <w:bCs/>
          <w:i/>
          <w:iCs/>
        </w:rPr>
        <w:t>Where</w:t>
      </w:r>
      <w:r>
        <w:t xml:space="preserve">: </w:t>
      </w:r>
      <m:oMath>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 xml:space="preserve">) are tempral warped frames generated from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oMath>
    </w:p>
    <w:p w14:paraId="46E14868" w14:textId="75352613" w:rsidR="00B420DC" w:rsidRPr="00331657" w:rsidRDefault="00FB4B5D" w:rsidP="00B420DC">
      <w:pPr>
        <w:rPr>
          <w:rFonts w:eastAsiaTheme="minorEastAsia"/>
          <w:sz w:val="22"/>
          <w:szCs w:val="22"/>
        </w:rPr>
      </w:pPr>
      <w:r>
        <w:rPr>
          <w:rFonts w:eastAsiaTheme="minorEastAsia"/>
          <w:sz w:val="22"/>
          <w:szCs w:val="22"/>
        </w:rPr>
        <w:t xml:space="preserve">To improve visual quality </w:t>
      </w:r>
      <w:r w:rsidR="0074253E">
        <w:rPr>
          <w:rFonts w:eastAsiaTheme="minorEastAsia"/>
          <w:sz w:val="22"/>
          <w:szCs w:val="22"/>
        </w:rPr>
        <w:t>further</w:t>
      </w:r>
      <w:r w:rsidR="006C6DB8">
        <w:rPr>
          <w:rFonts w:eastAsiaTheme="minorEastAsia"/>
          <w:sz w:val="22"/>
          <w:szCs w:val="22"/>
        </w:rPr>
        <w:t>,</w:t>
      </w:r>
      <w:r w:rsidR="0092762E">
        <w:rPr>
          <w:rFonts w:eastAsiaTheme="minorEastAsia"/>
          <w:sz w:val="22"/>
          <w:szCs w:val="22"/>
        </w:rPr>
        <w:t xml:space="preserve"> </w:t>
      </w:r>
      <w:r w:rsidR="00600D18">
        <w:rPr>
          <w:rFonts w:eastAsiaTheme="minorEastAsia"/>
          <w:sz w:val="22"/>
          <w:szCs w:val="22"/>
        </w:rPr>
        <w:t xml:space="preserve">motivated by </w:t>
      </w:r>
      <w:r w:rsidR="00332F22">
        <w:rPr>
          <w:rFonts w:eastAsiaTheme="minorEastAsia"/>
          <w:sz w:val="22"/>
          <w:szCs w:val="22"/>
        </w:rPr>
        <w:fldChar w:fldCharType="begin" w:fldLock="1"/>
      </w:r>
      <w:r w:rsidR="00294D6F">
        <w:rPr>
          <w:rFonts w:eastAsiaTheme="minorEastAsia"/>
          <w:sz w:val="22"/>
          <w:szCs w:val="22"/>
        </w:rPr>
        <w:instrText>ADDIN CSL_CITATION {"citationItems":[{"id":"ITEM-1","itemData":{"DOI":"10.14288/1.0389697","author":[{"dropping-particle":"","family":"Zablotskaia","given":"Polina","non-dropping-particle":"","parse-names":false,"suffix":""}],"id":"ITEM-1","issued":{"date-parts":[["2020"]]},"publisher":"University of British Columbia","title":"Generative adversarial networks for pose-guided human video generation","type":"article-journal"},"uris":["http://www.mendeley.com/documents/?uuid=0c209ae9-12a5-31ff-8757-496df385e2a7"]}],"mendeley":{"formattedCitation":"[41]","plainTextFormattedCitation":"[41]","previouslyFormattedCitation":"[41]"},"properties":{"noteIndex":0},"schema":"https://github.com/citation-style-language/schema/raw/master/csl-citation.json"}</w:instrText>
      </w:r>
      <w:r w:rsidR="00332F22">
        <w:rPr>
          <w:rFonts w:eastAsiaTheme="minorEastAsia"/>
          <w:sz w:val="22"/>
          <w:szCs w:val="22"/>
        </w:rPr>
        <w:fldChar w:fldCharType="separate"/>
      </w:r>
      <w:r w:rsidR="00294D6F" w:rsidRPr="00294D6F">
        <w:rPr>
          <w:rFonts w:eastAsiaTheme="minorEastAsia"/>
          <w:noProof/>
          <w:sz w:val="22"/>
          <w:szCs w:val="22"/>
        </w:rPr>
        <w:t>[41]</w:t>
      </w:r>
      <w:r w:rsidR="00332F22">
        <w:rPr>
          <w:rFonts w:eastAsiaTheme="minorEastAsia"/>
          <w:sz w:val="22"/>
          <w:szCs w:val="22"/>
        </w:rPr>
        <w:fldChar w:fldCharType="end"/>
      </w:r>
      <w:r w:rsidR="00332F22">
        <w:rPr>
          <w:rFonts w:eastAsiaTheme="minorEastAsia"/>
          <w:sz w:val="22"/>
          <w:szCs w:val="22"/>
        </w:rPr>
        <w:t xml:space="preserve"> </w:t>
      </w:r>
      <w:r w:rsidR="0092762E">
        <w:rPr>
          <w:rFonts w:eastAsiaTheme="minorEastAsia"/>
          <w:sz w:val="22"/>
          <w:szCs w:val="22"/>
        </w:rPr>
        <w:t xml:space="preserve">we implement </w:t>
      </w:r>
      <w:r w:rsidR="006B3653">
        <w:rPr>
          <w:rFonts w:eastAsiaTheme="minorEastAsia"/>
          <w:sz w:val="22"/>
          <w:szCs w:val="22"/>
        </w:rPr>
        <w:t xml:space="preserve">discriminator </w:t>
      </w:r>
      <w:r w:rsidR="00332F22">
        <w:rPr>
          <w:rFonts w:eastAsiaTheme="minorEastAsia"/>
          <w:sz w:val="22"/>
          <w:szCs w:val="22"/>
        </w:rPr>
        <w:t xml:space="preserve">which </w:t>
      </w:r>
      <w:r w:rsidR="006C6DB8">
        <w:rPr>
          <w:rFonts w:eastAsiaTheme="minorEastAsia"/>
          <w:sz w:val="22"/>
          <w:szCs w:val="22"/>
        </w:rPr>
        <w:t>take</w:t>
      </w:r>
      <w:r w:rsidR="0092762E">
        <w:rPr>
          <w:rFonts w:eastAsiaTheme="minorEastAsia"/>
          <w:sz w:val="22"/>
          <w:szCs w:val="22"/>
        </w:rPr>
        <w:t>s</w:t>
      </w:r>
      <w:r w:rsidR="006C6DB8">
        <w:rPr>
          <w:rFonts w:eastAsiaTheme="minorEastAsia"/>
          <w:sz w:val="22"/>
          <w:szCs w:val="22"/>
        </w:rPr>
        <w:t xml:space="preserve"> cons</w:t>
      </w:r>
      <w:r w:rsidR="009911E3">
        <w:rPr>
          <w:rFonts w:eastAsiaTheme="minorEastAsia"/>
          <w:sz w:val="22"/>
          <w:szCs w:val="22"/>
        </w:rPr>
        <w:t>ecu</w:t>
      </w:r>
      <w:r w:rsidR="006C6DB8">
        <w:rPr>
          <w:rFonts w:eastAsiaTheme="minorEastAsia"/>
          <w:sz w:val="22"/>
          <w:szCs w:val="22"/>
        </w:rPr>
        <w:t xml:space="preserve">tive images </w:t>
      </w:r>
      <w:r w:rsidR="00C12D87">
        <w:rPr>
          <w:rFonts w:eastAsiaTheme="minorEastAsia"/>
          <w:sz w:val="22"/>
          <w:szCs w:val="22"/>
        </w:rPr>
        <w:t xml:space="preserve">to </w:t>
      </w:r>
      <w:r w:rsidR="00374870">
        <w:rPr>
          <w:rFonts w:eastAsiaTheme="minorEastAsia"/>
          <w:sz w:val="22"/>
          <w:szCs w:val="22"/>
        </w:rPr>
        <w:t>decide</w:t>
      </w:r>
      <w:r w:rsidR="00C12D87">
        <w:rPr>
          <w:rFonts w:eastAsiaTheme="minorEastAsia"/>
          <w:sz w:val="22"/>
          <w:szCs w:val="22"/>
        </w:rPr>
        <w:t xml:space="preserve"> its real or fake. T</w:t>
      </w:r>
      <w:r w:rsidR="00C12D87" w:rsidRPr="00332F22">
        <w:rPr>
          <w:rFonts w:eastAsiaTheme="minorEastAsia"/>
          <w:sz w:val="22"/>
          <w:szCs w:val="22"/>
        </w:rPr>
        <w:t>he architecture</w:t>
      </w:r>
      <w:r w:rsidR="00C12D87">
        <w:rPr>
          <w:rFonts w:eastAsiaTheme="minorEastAsia"/>
          <w:sz w:val="22"/>
          <w:szCs w:val="22"/>
        </w:rPr>
        <w:t xml:space="preserve"> </w:t>
      </w:r>
      <w:r w:rsidR="00C12D87" w:rsidRPr="00332F22">
        <w:rPr>
          <w:rFonts w:eastAsiaTheme="minorEastAsia"/>
          <w:sz w:val="22"/>
          <w:szCs w:val="22"/>
        </w:rPr>
        <w:t>and the output stay the same</w:t>
      </w:r>
      <w:r w:rsidR="00C12D87">
        <w:rPr>
          <w:rFonts w:eastAsiaTheme="minorEastAsia"/>
          <w:sz w:val="22"/>
          <w:szCs w:val="22"/>
        </w:rPr>
        <w:t xml:space="preserve"> with Patch GAN instead the differences are just the input and the number of channels</w:t>
      </w:r>
      <w:r w:rsidR="00374870">
        <w:rPr>
          <w:rFonts w:eastAsiaTheme="minorEastAsia"/>
          <w:sz w:val="22"/>
          <w:szCs w:val="22"/>
        </w:rPr>
        <w:t xml:space="preserve"> meaning </w:t>
      </w:r>
      <w:r w:rsidR="0092762E">
        <w:rPr>
          <w:rFonts w:eastAsiaTheme="minorEastAsia"/>
          <w:sz w:val="22"/>
          <w:szCs w:val="22"/>
        </w:rPr>
        <w:t xml:space="preserve">rather that </w:t>
      </w:r>
      <w:r w:rsidR="00374870" w:rsidRPr="00332F22">
        <w:rPr>
          <w:rFonts w:eastAsiaTheme="minorEastAsia"/>
          <w:sz w:val="22"/>
          <w:szCs w:val="22"/>
        </w:rPr>
        <w:t>of differentiating</w:t>
      </w:r>
      <w:r w:rsidR="00374870">
        <w:rPr>
          <w:rFonts w:eastAsiaTheme="minorEastAsia"/>
          <w:sz w:val="22"/>
          <w:szCs w:val="22"/>
        </w:rPr>
        <w:t xml:space="preserve"> </w:t>
      </w:r>
      <w:r w:rsidR="00374870" w:rsidRPr="00332F22">
        <w:rPr>
          <w:rFonts w:eastAsiaTheme="minorEastAsia"/>
          <w:sz w:val="22"/>
          <w:szCs w:val="22"/>
        </w:rPr>
        <w:t xml:space="preserve">between single frames, </w:t>
      </w:r>
      <w:r w:rsidR="00374870">
        <w:rPr>
          <w:rFonts w:eastAsiaTheme="minorEastAsia"/>
          <w:sz w:val="22"/>
          <w:szCs w:val="22"/>
        </w:rPr>
        <w:t xml:space="preserve">discriminator </w:t>
      </w:r>
      <w:r w:rsidR="00374870" w:rsidRPr="00332F22">
        <w:rPr>
          <w:rFonts w:eastAsiaTheme="minorEastAsia"/>
          <w:sz w:val="22"/>
          <w:szCs w:val="22"/>
        </w:rPr>
        <w:t xml:space="preserve">design it in a way that it observes </w:t>
      </w:r>
      <w:r w:rsidR="00374870">
        <w:rPr>
          <w:rFonts w:eastAsiaTheme="minorEastAsia"/>
          <w:sz w:val="22"/>
          <w:szCs w:val="22"/>
        </w:rPr>
        <w:t>two constitutive</w:t>
      </w:r>
      <w:r w:rsidR="00374870" w:rsidRPr="00332F22">
        <w:rPr>
          <w:rFonts w:eastAsiaTheme="minorEastAsia"/>
          <w:sz w:val="22"/>
          <w:szCs w:val="22"/>
        </w:rPr>
        <w:t xml:space="preserve"> of synthesized</w:t>
      </w:r>
      <w:r w:rsidR="00374870" w:rsidRPr="00374870">
        <w:rPr>
          <w:rFonts w:eastAsiaTheme="minorEastAsia"/>
          <w:sz w:val="22"/>
          <w:szCs w:val="22"/>
        </w:rPr>
        <w:t xml:space="preserve"> </w:t>
      </w:r>
      <w:r w:rsidR="00374870" w:rsidRPr="00332F22">
        <w:rPr>
          <w:rFonts w:eastAsiaTheme="minorEastAsia"/>
          <w:sz w:val="22"/>
          <w:szCs w:val="22"/>
        </w:rPr>
        <w:t xml:space="preserve">frames and </w:t>
      </w:r>
      <w:r w:rsidR="00374870" w:rsidRPr="00332F22">
        <w:rPr>
          <w:rFonts w:eastAsiaTheme="minorEastAsia"/>
          <w:sz w:val="22"/>
          <w:szCs w:val="22"/>
        </w:rPr>
        <w:lastRenderedPageBreak/>
        <w:t xml:space="preserve">relates them with </w:t>
      </w:r>
      <w:r w:rsidR="00374870">
        <w:rPr>
          <w:rFonts w:eastAsiaTheme="minorEastAsia"/>
          <w:sz w:val="22"/>
          <w:szCs w:val="22"/>
        </w:rPr>
        <w:t>two constitutive</w:t>
      </w:r>
      <w:r w:rsidR="00374870" w:rsidRPr="00332F22">
        <w:rPr>
          <w:rFonts w:eastAsiaTheme="minorEastAsia"/>
          <w:sz w:val="22"/>
          <w:szCs w:val="22"/>
        </w:rPr>
        <w:t xml:space="preserve"> of the real frames</w:t>
      </w:r>
      <w:r w:rsidR="00374870">
        <w:rPr>
          <w:rFonts w:eastAsiaTheme="minorEastAsia"/>
          <w:sz w:val="22"/>
          <w:szCs w:val="22"/>
        </w:rPr>
        <w:t xml:space="preserve"> which make it ideal since the </w:t>
      </w:r>
      <w:r w:rsidR="00374870" w:rsidRPr="00332F22">
        <w:rPr>
          <w:rFonts w:eastAsiaTheme="minorEastAsia"/>
          <w:sz w:val="22"/>
          <w:szCs w:val="22"/>
        </w:rPr>
        <w:t xml:space="preserve">discriminator takes into </w:t>
      </w:r>
      <w:r w:rsidR="00B13E90">
        <w:rPr>
          <w:noProof/>
        </w:rPr>
        <mc:AlternateContent>
          <mc:Choice Requires="wpg">
            <w:drawing>
              <wp:anchor distT="0" distB="0" distL="114300" distR="114300" simplePos="0" relativeHeight="251792384" behindDoc="0" locked="0" layoutInCell="1" allowOverlap="1" wp14:anchorId="7CB811FE" wp14:editId="14A9BC5C">
                <wp:simplePos x="0" y="0"/>
                <wp:positionH relativeFrom="column">
                  <wp:posOffset>574040</wp:posOffset>
                </wp:positionH>
                <wp:positionV relativeFrom="paragraph">
                  <wp:posOffset>541655</wp:posOffset>
                </wp:positionV>
                <wp:extent cx="5123815" cy="2625090"/>
                <wp:effectExtent l="0" t="0" r="635" b="3810"/>
                <wp:wrapTopAndBottom/>
                <wp:docPr id="55" name="Group 55"/>
                <wp:cNvGraphicFramePr/>
                <a:graphic xmlns:a="http://schemas.openxmlformats.org/drawingml/2006/main">
                  <a:graphicData uri="http://schemas.microsoft.com/office/word/2010/wordprocessingGroup">
                    <wpg:wgp>
                      <wpg:cNvGrpSpPr/>
                      <wpg:grpSpPr>
                        <a:xfrm>
                          <a:off x="0" y="0"/>
                          <a:ext cx="5123815" cy="2625090"/>
                          <a:chOff x="0" y="0"/>
                          <a:chExt cx="5124376" cy="2625090"/>
                        </a:xfrm>
                      </wpg:grpSpPr>
                      <wpg:grpSp>
                        <wpg:cNvPr id="54" name="Group 54"/>
                        <wpg:cNvGrpSpPr/>
                        <wpg:grpSpPr>
                          <a:xfrm>
                            <a:off x="0" y="0"/>
                            <a:ext cx="5124376" cy="2623820"/>
                            <a:chOff x="0" y="0"/>
                            <a:chExt cx="5124376" cy="2623820"/>
                          </a:xfrm>
                        </wpg:grpSpPr>
                        <wpg:grpSp>
                          <wpg:cNvPr id="53" name="Group 53"/>
                          <wpg:cNvGrpSpPr/>
                          <wpg:grpSpPr>
                            <a:xfrm>
                              <a:off x="0" y="0"/>
                              <a:ext cx="5124376" cy="2623820"/>
                              <a:chOff x="0" y="0"/>
                              <a:chExt cx="5124376" cy="2623820"/>
                            </a:xfrm>
                          </wpg:grpSpPr>
                          <pic:pic xmlns:pic="http://schemas.openxmlformats.org/drawingml/2006/picture">
                            <pic:nvPicPr>
                              <pic:cNvPr id="83" name="Picture 83"/>
                              <pic:cNvPicPr>
                                <a:picLocks noChangeAspect="1"/>
                              </pic:cNvPicPr>
                            </pic:nvPicPr>
                            <pic:blipFill rotWithShape="1">
                              <a:blip r:embed="rId37">
                                <a:extLst>
                                  <a:ext uri="{28A0092B-C50C-407E-A947-70E740481C1C}">
                                    <a14:useLocalDpi xmlns:a14="http://schemas.microsoft.com/office/drawing/2010/main" val="0"/>
                                  </a:ext>
                                </a:extLst>
                              </a:blip>
                              <a:srcRect l="8591" t="13953" r="6873" b="17493"/>
                              <a:stretch/>
                            </pic:blipFill>
                            <pic:spPr bwMode="auto">
                              <a:xfrm>
                                <a:off x="212651" y="0"/>
                                <a:ext cx="4911725" cy="262382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2030819"/>
                                <a:ext cx="395605" cy="3479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4289E7" w14:textId="521D625F" w:rsidR="00882C86" w:rsidRDefault="00127648"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3" name="Text Box 2"/>
                          <wps:cNvSpPr txBox="1">
                            <a:spLocks noChangeArrowheads="1"/>
                          </wps:cNvSpPr>
                          <wps:spPr bwMode="auto">
                            <a:xfrm>
                              <a:off x="1307804" y="95693"/>
                              <a:ext cx="318976"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118567" w14:textId="77777777" w:rsidR="00882C86" w:rsidRDefault="00127648"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s:wsp>
                          <wps:cNvPr id="34" name="Text Box 2"/>
                          <wps:cNvSpPr txBox="1">
                            <a:spLocks noChangeArrowheads="1"/>
                          </wps:cNvSpPr>
                          <wps:spPr bwMode="auto">
                            <a:xfrm>
                              <a:off x="1297172" y="329609"/>
                              <a:ext cx="685800"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DED61" w14:textId="410E8D39" w:rsidR="00882C86" w:rsidRDefault="00127648"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233916" y="2286000"/>
                            <a:ext cx="474345"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4D1CD" w14:textId="77777777" w:rsidR="00882C86" w:rsidRDefault="00127648"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g:wgp>
                  </a:graphicData>
                </a:graphic>
              </wp:anchor>
            </w:drawing>
          </mc:Choice>
          <mc:Fallback>
            <w:pict>
              <v:group w14:anchorId="7CB811FE" id="Group 55" o:spid="_x0000_s1050" style="position:absolute;left:0;text-align:left;margin-left:45.2pt;margin-top:42.65pt;width:403.45pt;height:206.7pt;z-index:251792384" coordsize="51243,26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">
                <v:group id="Group 54" o:spid="_x0000_s1051"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3" o:spid="_x0000_s1052"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83" o:spid="_x0000_s1053" type="#_x0000_t75" style="position:absolute;left:2126;width:49117;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">
                      <v:imagedata r:id="rId38" o:title="" croptop="9144f" cropbottom="11464f" cropleft="5630f" cropright="4504f"/>
                    </v:shape>
                    <v:shape id="Text Box 2" o:spid="_x0000_s1054" type="#_x0000_t202" style="position:absolute;top:20308;width:3956;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B4289E7" w14:textId="521D625F" w:rsidR="00882C86" w:rsidRDefault="00127648"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v:textbox>
                    </v:shape>
                  </v:group>
                  <v:shape id="Text Box 2" o:spid="_x0000_s1055" type="#_x0000_t202" style="position:absolute;left:13078;top:956;width:3189;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D118567" w14:textId="77777777" w:rsidR="00882C86" w:rsidRDefault="00127648"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v:textbox>
                  </v:shape>
                  <v:shape id="Text Box 2" o:spid="_x0000_s1056" type="#_x0000_t202" style="position:absolute;left:12971;top:3296;width:6858;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04DED61" w14:textId="410E8D39" w:rsidR="00882C86" w:rsidRDefault="00127648"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v:textbox>
                  </v:shape>
                </v:group>
                <v:shape id="Text Box 2" o:spid="_x0000_s1057" type="#_x0000_t202" style="position:absolute;left:2339;top:22860;width:4743;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A74D1CD" w14:textId="77777777" w:rsidR="00882C86" w:rsidRDefault="00127648"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v:textbox>
                </v:shape>
                <w10:wrap type="topAndBottom"/>
              </v:group>
            </w:pict>
          </mc:Fallback>
        </mc:AlternateContent>
      </w:r>
      <w:r w:rsidR="00E448CA">
        <w:rPr>
          <w:noProof/>
        </w:rPr>
        <mc:AlternateContent>
          <mc:Choice Requires="wps">
            <w:drawing>
              <wp:anchor distT="0" distB="0" distL="114300" distR="114300" simplePos="0" relativeHeight="251782144" behindDoc="0" locked="0" layoutInCell="1" allowOverlap="1" wp14:anchorId="243A1711" wp14:editId="2402DB59">
                <wp:simplePos x="0" y="0"/>
                <wp:positionH relativeFrom="margin">
                  <wp:posOffset>1840139</wp:posOffset>
                </wp:positionH>
                <wp:positionV relativeFrom="page">
                  <wp:posOffset>4066903</wp:posOffset>
                </wp:positionV>
                <wp:extent cx="3063240" cy="24892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3063240" cy="248920"/>
                        </a:xfrm>
                        <a:prstGeom prst="rect">
                          <a:avLst/>
                        </a:prstGeom>
                        <a:solidFill>
                          <a:prstClr val="white"/>
                        </a:solidFill>
                        <a:ln>
                          <a:noFill/>
                        </a:ln>
                      </wps:spPr>
                      <wps:txbx>
                        <w:txbxContent>
                          <w:p w14:paraId="61335A8B" w14:textId="37549A33" w:rsidR="00882C86" w:rsidRPr="003E3129" w:rsidRDefault="00882C86" w:rsidP="005F454D">
                            <w:pPr>
                              <w:pStyle w:val="Caption"/>
                              <w:jc w:val="center"/>
                              <w:rPr>
                                <w:noProof/>
                                <w:sz w:val="24"/>
                                <w:szCs w:val="24"/>
                              </w:rPr>
                            </w:pPr>
                            <w:bookmarkStart w:id="249" w:name="_Toc47219626"/>
                            <w:r w:rsidRPr="003E3129">
                              <w:t xml:space="preserve">Figure </w:t>
                            </w:r>
                            <w:r w:rsidR="00127648">
                              <w:fldChar w:fldCharType="begin"/>
                            </w:r>
                            <w:r w:rsidR="00127648">
                              <w:instrText xml:space="preserve"> SEQ Figure \* ARABIC </w:instrText>
                            </w:r>
                            <w:r w:rsidR="00127648">
                              <w:fldChar w:fldCharType="separate"/>
                            </w:r>
                            <w:r>
                              <w:rPr>
                                <w:noProof/>
                              </w:rPr>
                              <w:t>16</w:t>
                            </w:r>
                            <w:r w:rsidR="00127648">
                              <w:rPr>
                                <w:noProof/>
                              </w:rPr>
                              <w:fldChar w:fldCharType="end"/>
                            </w:r>
                            <w:r w:rsidRPr="003E3129">
                              <w:t xml:space="preserve"> Discriminator Architecture</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1711" id="Text Box 37" o:spid="_x0000_s1058" type="#_x0000_t202" style="position:absolute;left:0;text-align:left;margin-left:144.9pt;margin-top:320.25pt;width:241.2pt;height:19.6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" stroked="f">
                <v:textbox inset="0,0,0,0">
                  <w:txbxContent>
                    <w:p w14:paraId="61335A8B" w14:textId="37549A33" w:rsidR="00882C86" w:rsidRPr="003E3129" w:rsidRDefault="00882C86" w:rsidP="005F454D">
                      <w:pPr>
                        <w:pStyle w:val="Caption"/>
                        <w:jc w:val="center"/>
                        <w:rPr>
                          <w:noProof/>
                          <w:sz w:val="24"/>
                          <w:szCs w:val="24"/>
                        </w:rPr>
                      </w:pPr>
                      <w:bookmarkStart w:id="250" w:name="_Toc47219626"/>
                      <w:r w:rsidRPr="003E3129">
                        <w:t xml:space="preserve">Figure </w:t>
                      </w:r>
                      <w:r w:rsidR="00127648">
                        <w:fldChar w:fldCharType="begin"/>
                      </w:r>
                      <w:r w:rsidR="00127648">
                        <w:instrText xml:space="preserve"> SEQ Figure \* ARABIC </w:instrText>
                      </w:r>
                      <w:r w:rsidR="00127648">
                        <w:fldChar w:fldCharType="separate"/>
                      </w:r>
                      <w:r>
                        <w:rPr>
                          <w:noProof/>
                        </w:rPr>
                        <w:t>16</w:t>
                      </w:r>
                      <w:r w:rsidR="00127648">
                        <w:rPr>
                          <w:noProof/>
                        </w:rPr>
                        <w:fldChar w:fldCharType="end"/>
                      </w:r>
                      <w:r w:rsidRPr="003E3129">
                        <w:t xml:space="preserve"> Discriminator Architecture</w:t>
                      </w:r>
                      <w:bookmarkEnd w:id="250"/>
                    </w:p>
                  </w:txbxContent>
                </v:textbox>
                <w10:wrap type="topAndBottom" anchorx="margin" anchory="page"/>
              </v:shape>
            </w:pict>
          </mc:Fallback>
        </mc:AlternateContent>
      </w:r>
      <w:r w:rsidR="00374870" w:rsidRPr="00332F22">
        <w:rPr>
          <w:rFonts w:eastAsiaTheme="minorEastAsia"/>
          <w:sz w:val="22"/>
          <w:szCs w:val="22"/>
        </w:rPr>
        <w:t>account a temporal aspect of the video generation</w:t>
      </w:r>
      <w:r w:rsidR="00860B2B">
        <w:rPr>
          <w:rFonts w:eastAsiaTheme="minorEastAsia"/>
          <w:sz w:val="22"/>
          <w:szCs w:val="22"/>
        </w:rPr>
        <w:t xml:space="preserve"> </w:t>
      </w:r>
      <w:r w:rsidR="00374870" w:rsidRPr="00332F22">
        <w:rPr>
          <w:rFonts w:eastAsiaTheme="minorEastAsia"/>
          <w:sz w:val="22"/>
          <w:szCs w:val="22"/>
        </w:rPr>
        <w:t>problem</w:t>
      </w:r>
      <w:r w:rsidR="0092762E">
        <w:rPr>
          <w:rFonts w:eastAsiaTheme="minorEastAsia"/>
          <w:sz w:val="22"/>
          <w:szCs w:val="22"/>
        </w:rPr>
        <w:t>.</w:t>
      </w:r>
    </w:p>
    <w:p w14:paraId="6F7EC3F4" w14:textId="3E16116A" w:rsidR="00331657" w:rsidRDefault="0037752C" w:rsidP="00B420DC">
      <w:r>
        <w:rPr>
          <w:noProof/>
        </w:rPr>
        <mc:AlternateContent>
          <mc:Choice Requires="wps">
            <w:drawing>
              <wp:anchor distT="0" distB="0" distL="114300" distR="114300" simplePos="0" relativeHeight="251785216" behindDoc="0" locked="0" layoutInCell="1" allowOverlap="1" wp14:anchorId="2B145BC2" wp14:editId="6592C795">
                <wp:simplePos x="0" y="0"/>
                <wp:positionH relativeFrom="column">
                  <wp:posOffset>1981356</wp:posOffset>
                </wp:positionH>
                <wp:positionV relativeFrom="paragraph">
                  <wp:posOffset>5615305</wp:posOffset>
                </wp:positionV>
                <wp:extent cx="2422525" cy="296545"/>
                <wp:effectExtent l="0" t="0" r="0" b="8255"/>
                <wp:wrapTopAndBottom/>
                <wp:docPr id="39" name="Text Box 39"/>
                <wp:cNvGraphicFramePr/>
                <a:graphic xmlns:a="http://schemas.openxmlformats.org/drawingml/2006/main">
                  <a:graphicData uri="http://schemas.microsoft.com/office/word/2010/wordprocessingShape">
                    <wps:wsp>
                      <wps:cNvSpPr txBox="1"/>
                      <wps:spPr>
                        <a:xfrm>
                          <a:off x="0" y="0"/>
                          <a:ext cx="2422525" cy="296545"/>
                        </a:xfrm>
                        <a:prstGeom prst="rect">
                          <a:avLst/>
                        </a:prstGeom>
                        <a:solidFill>
                          <a:prstClr val="white"/>
                        </a:solidFill>
                        <a:ln>
                          <a:noFill/>
                        </a:ln>
                      </wps:spPr>
                      <wps:txbx>
                        <w:txbxContent>
                          <w:p w14:paraId="4D90790C" w14:textId="5691BC3D" w:rsidR="00882C86" w:rsidRPr="00F62814" w:rsidRDefault="00882C86" w:rsidP="000C0438">
                            <w:pPr>
                              <w:pStyle w:val="Caption"/>
                              <w:jc w:val="center"/>
                              <w:rPr>
                                <w:noProof/>
                                <w:sz w:val="24"/>
                                <w:szCs w:val="24"/>
                              </w:rPr>
                            </w:pPr>
                            <w:bookmarkStart w:id="251" w:name="_Toc47219627"/>
                            <w:r>
                              <w:t xml:space="preserve">Figure </w:t>
                            </w:r>
                            <w:r w:rsidR="00127648">
                              <w:fldChar w:fldCharType="begin"/>
                            </w:r>
                            <w:r w:rsidR="00127648">
                              <w:instrText xml:space="preserve"> SEQ Figure \* ARABIC </w:instrText>
                            </w:r>
                            <w:r w:rsidR="00127648">
                              <w:fldChar w:fldCharType="separate"/>
                            </w:r>
                            <w:r>
                              <w:rPr>
                                <w:noProof/>
                              </w:rPr>
                              <w:t>17</w:t>
                            </w:r>
                            <w:r w:rsidR="00127648">
                              <w:rPr>
                                <w:noProof/>
                              </w:rPr>
                              <w:fldChar w:fldCharType="end"/>
                            </w:r>
                            <w:r>
                              <w:t xml:space="preserve"> Cycle-GAN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BC2" id="Text Box 39" o:spid="_x0000_s1059" type="#_x0000_t202" style="position:absolute;left:0;text-align:left;margin-left:156pt;margin-top:442.15pt;width:190.75pt;height:23.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" stroked="f">
                <v:textbox inset="0,0,0,0">
                  <w:txbxContent>
                    <w:p w14:paraId="4D90790C" w14:textId="5691BC3D" w:rsidR="00882C86" w:rsidRPr="00F62814" w:rsidRDefault="00882C86" w:rsidP="000C0438">
                      <w:pPr>
                        <w:pStyle w:val="Caption"/>
                        <w:jc w:val="center"/>
                        <w:rPr>
                          <w:noProof/>
                          <w:sz w:val="24"/>
                          <w:szCs w:val="24"/>
                        </w:rPr>
                      </w:pPr>
                      <w:bookmarkStart w:id="252" w:name="_Toc47219627"/>
                      <w:r>
                        <w:t xml:space="preserve">Figure </w:t>
                      </w:r>
                      <w:r w:rsidR="00127648">
                        <w:fldChar w:fldCharType="begin"/>
                      </w:r>
                      <w:r w:rsidR="00127648">
                        <w:instrText xml:space="preserve"> SEQ Figure \* ARABIC </w:instrText>
                      </w:r>
                      <w:r w:rsidR="00127648">
                        <w:fldChar w:fldCharType="separate"/>
                      </w:r>
                      <w:r>
                        <w:rPr>
                          <w:noProof/>
                        </w:rPr>
                        <w:t>17</w:t>
                      </w:r>
                      <w:r w:rsidR="00127648">
                        <w:rPr>
                          <w:noProof/>
                        </w:rPr>
                        <w:fldChar w:fldCharType="end"/>
                      </w:r>
                      <w:r>
                        <w:t xml:space="preserve"> Cycle-GAN Architecture</w:t>
                      </w:r>
                      <w:bookmarkEnd w:id="252"/>
                    </w:p>
                  </w:txbxContent>
                </v:textbox>
                <w10:wrap type="topAndBottom"/>
              </v:shape>
            </w:pict>
          </mc:Fallback>
        </mc:AlternateContent>
      </w:r>
      <w:r w:rsidR="003E42A9">
        <w:rPr>
          <w:noProof/>
        </w:rPr>
        <w:drawing>
          <wp:anchor distT="0" distB="0" distL="114300" distR="114300" simplePos="0" relativeHeight="251783168" behindDoc="0" locked="0" layoutInCell="1" allowOverlap="1" wp14:anchorId="1C3A6B95" wp14:editId="4AFF9118">
            <wp:simplePos x="0" y="0"/>
            <wp:positionH relativeFrom="column">
              <wp:posOffset>58420</wp:posOffset>
            </wp:positionH>
            <wp:positionV relativeFrom="page">
              <wp:posOffset>4699190</wp:posOffset>
            </wp:positionV>
            <wp:extent cx="6138545" cy="23272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38545" cy="232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4DA7">
        <w:t xml:space="preserve">Even the discriminator network has </w:t>
      </w:r>
      <w:r w:rsidR="003B2229">
        <w:t>minor</w:t>
      </w:r>
      <w:r w:rsidR="00374DA7">
        <w:t xml:space="preserve"> difference</w:t>
      </w:r>
      <w:r w:rsidR="00A33D77">
        <w:t>s</w:t>
      </w:r>
      <w:r w:rsidR="00374DA7">
        <w:t xml:space="preserve"> with cycle-GAN architecture the rest </w:t>
      </w:r>
      <w:r w:rsidR="00A33D77">
        <w:t>is</w:t>
      </w:r>
      <w:r w:rsidR="00374DA7">
        <w:t xml:space="preserve"> quite </w:t>
      </w:r>
      <w:r w:rsidR="00A33D77">
        <w:t xml:space="preserve">the </w:t>
      </w:r>
      <w:r w:rsidR="00374DA7">
        <w:t>same</w:t>
      </w:r>
      <w:r w:rsidR="003B2229">
        <w:t>.</w:t>
      </w:r>
      <w:r w:rsidR="00374DA7">
        <w:t xml:space="preserve"> </w:t>
      </w:r>
      <w:r w:rsidR="003B2229">
        <w:t xml:space="preserve">This thesis work whole architecture is </w:t>
      </w:r>
      <w:r w:rsidR="00374DA7">
        <w:t>shown in the figure below.</w:t>
      </w:r>
    </w:p>
    <w:p w14:paraId="0534C02C" w14:textId="0CABD215" w:rsidR="007861FF" w:rsidRDefault="00AE6FC3" w:rsidP="00B420DC">
      <w:r>
        <w:t>pseudo</w:t>
      </w:r>
      <w:r w:rsidR="00A8520B">
        <w:t xml:space="preserve"> code for training would look like</w:t>
      </w:r>
    </w:p>
    <w:p w14:paraId="230FAC34" w14:textId="77777777" w:rsidR="00A8520B" w:rsidRDefault="00A8520B" w:rsidP="00A8520B">
      <w:pPr>
        <w:pStyle w:val="NoSpacing"/>
      </w:pPr>
      <w:r>
        <w:t>while epoch</w:t>
      </w:r>
    </w:p>
    <w:p w14:paraId="2B4DFD97" w14:textId="77777777" w:rsidR="00A8520B" w:rsidRDefault="00A8520B" w:rsidP="00A8520B">
      <w:pPr>
        <w:pStyle w:val="NoSpacing"/>
      </w:pPr>
      <w:r>
        <w:tab/>
        <w:t>for each image in Dataset</w:t>
      </w:r>
    </w:p>
    <w:p w14:paraId="6A065442" w14:textId="4F38DE0E" w:rsidR="00A8520B" w:rsidRDefault="00A8520B" w:rsidP="00A8520B">
      <w:pPr>
        <w:pStyle w:val="NoSpacing"/>
      </w:pPr>
      <w:r>
        <w:tab/>
      </w:r>
      <w:r>
        <w:tab/>
        <w:t>A &lt;= read pair of images from domain A</w:t>
      </w:r>
    </w:p>
    <w:p w14:paraId="0FDB4FFB" w14:textId="4D00D202" w:rsidR="00A8520B" w:rsidRDefault="00A8520B" w:rsidP="00A8520B">
      <w:pPr>
        <w:pStyle w:val="NoSpacing"/>
      </w:pPr>
      <w:r>
        <w:lastRenderedPageBreak/>
        <w:tab/>
      </w:r>
      <w:r>
        <w:tab/>
        <w:t>B &lt;= read pair of images from domain B</w:t>
      </w:r>
    </w:p>
    <w:p w14:paraId="6B980827" w14:textId="37736D23" w:rsidR="00A8520B" w:rsidRDefault="00A8520B" w:rsidP="00A8520B">
      <w:pPr>
        <w:pStyle w:val="NoSpacing"/>
      </w:pPr>
      <w:r>
        <w:tab/>
      </w:r>
      <w:r>
        <w:tab/>
        <w:t xml:space="preserve">f &lt;= compute </w:t>
      </w:r>
      <w:proofErr w:type="spellStart"/>
      <w:r>
        <w:t>optical_flow</w:t>
      </w:r>
      <w:proofErr w:type="spellEnd"/>
      <w:r>
        <w:t xml:space="preserve"> A</w:t>
      </w:r>
      <w:r w:rsidR="00840804">
        <w:t xml:space="preserve"> and A</w:t>
      </w:r>
      <w:r w:rsidR="00840804" w:rsidRPr="00840804">
        <w:rPr>
          <w:vertAlign w:val="subscript"/>
        </w:rPr>
        <w:t>-1</w:t>
      </w:r>
    </w:p>
    <w:p w14:paraId="427DB44F" w14:textId="77777777" w:rsidR="00A8520B" w:rsidRDefault="00A8520B" w:rsidP="00A8520B">
      <w:pPr>
        <w:pStyle w:val="NoSpacing"/>
      </w:pPr>
      <w:r>
        <w:tab/>
      </w:r>
      <w:r>
        <w:tab/>
      </w:r>
    </w:p>
    <w:p w14:paraId="6B7B0327" w14:textId="77777777" w:rsidR="00A8520B" w:rsidRDefault="00A8520B" w:rsidP="00A8520B">
      <w:pPr>
        <w:pStyle w:val="NoSpacing"/>
      </w:pPr>
      <w:r>
        <w:tab/>
      </w:r>
      <w:r>
        <w:tab/>
        <w:t>A2B &lt;= warp A2B using f</w:t>
      </w:r>
    </w:p>
    <w:p w14:paraId="6934E1CE" w14:textId="77777777" w:rsidR="00A8520B" w:rsidRDefault="00A8520B" w:rsidP="00A8520B">
      <w:pPr>
        <w:pStyle w:val="NoSpacing"/>
      </w:pPr>
      <w:r>
        <w:tab/>
      </w:r>
      <w:r>
        <w:tab/>
        <w:t>A2B &lt;= Translate A to B Domain // GAN loss</w:t>
      </w:r>
    </w:p>
    <w:p w14:paraId="2CC798BE" w14:textId="77777777" w:rsidR="00A8520B" w:rsidRDefault="00A8520B" w:rsidP="00A8520B">
      <w:pPr>
        <w:pStyle w:val="NoSpacing"/>
      </w:pPr>
      <w:r>
        <w:tab/>
      </w:r>
      <w:r>
        <w:tab/>
        <w:t>B2A &lt;= Translate B to A Domain</w:t>
      </w:r>
    </w:p>
    <w:p w14:paraId="003B8300" w14:textId="633C86DA" w:rsidR="00A8520B" w:rsidRDefault="00A8520B" w:rsidP="00A8520B">
      <w:pPr>
        <w:pStyle w:val="NoSpacing"/>
      </w:pPr>
      <w:r>
        <w:tab/>
      </w:r>
      <w:r>
        <w:tab/>
        <w:t>A2A &lt;= Translate A to A Domain</w:t>
      </w:r>
    </w:p>
    <w:p w14:paraId="061D3F8A" w14:textId="77777777" w:rsidR="00A8520B" w:rsidRDefault="00A8520B" w:rsidP="00A8520B">
      <w:pPr>
        <w:pStyle w:val="NoSpacing"/>
      </w:pPr>
      <w:r>
        <w:tab/>
      </w:r>
      <w:r>
        <w:tab/>
        <w:t>B2B &lt;= Translate B to B Domain</w:t>
      </w:r>
    </w:p>
    <w:p w14:paraId="2B1B4EE0" w14:textId="77777777" w:rsidR="00A8520B" w:rsidRDefault="00A8520B" w:rsidP="00A8520B">
      <w:pPr>
        <w:pStyle w:val="NoSpacing"/>
      </w:pPr>
      <w:r>
        <w:tab/>
      </w:r>
      <w:r>
        <w:tab/>
        <w:t xml:space="preserve">A2B2A &lt;= Translate A2B to A Domain </w:t>
      </w:r>
    </w:p>
    <w:p w14:paraId="121E9F92" w14:textId="1E5BCB0A" w:rsidR="00A8520B" w:rsidRDefault="00A8520B" w:rsidP="00A8520B">
      <w:pPr>
        <w:pStyle w:val="NoSpacing"/>
      </w:pPr>
      <w:r>
        <w:tab/>
      </w:r>
      <w:r>
        <w:tab/>
        <w:t>B2A2B &lt;= Translate B2A to B Domain</w:t>
      </w:r>
      <w:r>
        <w:tab/>
      </w:r>
      <w:r>
        <w:tab/>
      </w:r>
    </w:p>
    <w:p w14:paraId="3BDC67A0" w14:textId="77777777" w:rsidR="00A8520B" w:rsidRDefault="00A8520B" w:rsidP="00A8520B">
      <w:pPr>
        <w:pStyle w:val="NoSpacing"/>
      </w:pPr>
      <w:r>
        <w:tab/>
      </w:r>
      <w:r>
        <w:tab/>
        <w:t>evaluate A2B and B2A are real or fake</w:t>
      </w:r>
    </w:p>
    <w:p w14:paraId="6C566D3F" w14:textId="4288FF85" w:rsidR="00A8520B" w:rsidRDefault="00A8520B" w:rsidP="00A8520B">
      <w:pPr>
        <w:pStyle w:val="NoSpacing"/>
      </w:pPr>
      <w:r>
        <w:tab/>
      </w:r>
      <w:r>
        <w:tab/>
        <w:t>compute loss between A2B2A and A //cycle loss</w:t>
      </w:r>
    </w:p>
    <w:p w14:paraId="3CBD6CC6" w14:textId="4B6FEA71" w:rsidR="00A8520B" w:rsidRDefault="00A8520B" w:rsidP="00A8520B">
      <w:pPr>
        <w:pStyle w:val="NoSpacing"/>
      </w:pPr>
      <w:r>
        <w:tab/>
      </w:r>
      <w:r>
        <w:tab/>
        <w:t>compute loss between B2A2B and B</w:t>
      </w:r>
    </w:p>
    <w:p w14:paraId="4A02BDDF" w14:textId="77777777" w:rsidR="00A8520B" w:rsidRDefault="00A8520B" w:rsidP="00A8520B">
      <w:pPr>
        <w:pStyle w:val="NoSpacing"/>
      </w:pPr>
      <w:r>
        <w:tab/>
      </w:r>
      <w:r>
        <w:tab/>
        <w:t>update loss</w:t>
      </w:r>
    </w:p>
    <w:p w14:paraId="2A08E7F2" w14:textId="663AFAF6" w:rsidR="00A8520B" w:rsidRDefault="00A8520B" w:rsidP="00A8520B">
      <w:pPr>
        <w:pStyle w:val="NoSpacing"/>
      </w:pPr>
      <w:r>
        <w:tab/>
        <w:t>epoch = epoch + 1</w:t>
      </w:r>
    </w:p>
    <w:p w14:paraId="15DDC602" w14:textId="77777777" w:rsidR="00A8520B" w:rsidRDefault="00A8520B" w:rsidP="00B420DC"/>
    <w:p w14:paraId="5117401E" w14:textId="53BD07B6" w:rsidR="00A8520B" w:rsidRPr="00B420DC" w:rsidRDefault="00A8520B" w:rsidP="00B420DC">
      <w:pPr>
        <w:sectPr w:rsidR="00A8520B" w:rsidRPr="00B420DC" w:rsidSect="00A52B7F">
          <w:pgSz w:w="12240" w:h="15840"/>
          <w:pgMar w:top="1440" w:right="1440" w:bottom="1440" w:left="1440" w:header="720" w:footer="720" w:gutter="0"/>
          <w:cols w:space="720"/>
          <w:docGrid w:linePitch="360"/>
        </w:sectPr>
      </w:pPr>
    </w:p>
    <w:p w14:paraId="3F2011BD" w14:textId="19A10B51" w:rsidR="007D2EF2" w:rsidRDefault="005F1CAF" w:rsidP="007D2EF2">
      <w:pPr>
        <w:jc w:val="center"/>
        <w:rPr>
          <w:sz w:val="22"/>
          <w:szCs w:val="22"/>
        </w:rPr>
      </w:pPr>
      <w:r>
        <w:rPr>
          <w:noProof/>
        </w:rPr>
        <w:lastRenderedPageBreak/>
        <mc:AlternateContent>
          <mc:Choice Requires="wps">
            <w:drawing>
              <wp:anchor distT="0" distB="0" distL="114300" distR="114300" simplePos="0" relativeHeight="251724800" behindDoc="0" locked="0" layoutInCell="1" allowOverlap="1" wp14:anchorId="2313E7E5" wp14:editId="496E2A1F">
                <wp:simplePos x="0" y="0"/>
                <wp:positionH relativeFrom="column">
                  <wp:posOffset>-252730</wp:posOffset>
                </wp:positionH>
                <wp:positionV relativeFrom="paragraph">
                  <wp:posOffset>0</wp:posOffset>
                </wp:positionV>
                <wp:extent cx="8860155" cy="23622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8860155" cy="236220"/>
                        </a:xfrm>
                        <a:prstGeom prst="rect">
                          <a:avLst/>
                        </a:prstGeom>
                        <a:solidFill>
                          <a:prstClr val="white"/>
                        </a:solidFill>
                        <a:ln>
                          <a:noFill/>
                        </a:ln>
                      </wps:spPr>
                      <wps:txbx>
                        <w:txbxContent>
                          <w:p w14:paraId="00DDA7AB" w14:textId="4BF2E7C5" w:rsidR="00882C86" w:rsidRPr="00F6686A" w:rsidRDefault="00882C86" w:rsidP="005813D1">
                            <w:pPr>
                              <w:pStyle w:val="Caption"/>
                              <w:jc w:val="center"/>
                              <w:rPr>
                                <w:sz w:val="24"/>
                                <w:szCs w:val="24"/>
                              </w:rPr>
                            </w:pPr>
                            <w:r>
                              <w:t xml:space="preserve">Table </w:t>
                            </w:r>
                            <w:r w:rsidR="00127648">
                              <w:fldChar w:fldCharType="begin"/>
                            </w:r>
                            <w:r w:rsidR="00127648">
                              <w:instrText xml:space="preserve"> SEQ Table \* ARABIC </w:instrText>
                            </w:r>
                            <w:r w:rsidR="00127648">
                              <w:fldChar w:fldCharType="separate"/>
                            </w:r>
                            <w:r>
                              <w:rPr>
                                <w:noProof/>
                              </w:rPr>
                              <w:t>4</w:t>
                            </w:r>
                            <w:r w:rsidR="00127648">
                              <w:rPr>
                                <w:noProof/>
                              </w:rPr>
                              <w:fldChar w:fldCharType="end"/>
                            </w:r>
                            <w:r>
                              <w:t xml:space="preserve"> Cycle 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E7E5" id="Text Box 68" o:spid="_x0000_s1060" type="#_x0000_t202" style="position:absolute;left:0;text-align:left;margin-left:-19.9pt;margin-top:0;width:697.65pt;height:18.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YwjNAIAAGoEAAAOAAAAZHJzL2Uyb0RvYy54bWysVMGO2yAQvVfqPyDujZNUG0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" stroked="f">
                <v:textbox inset="0,0,0,0">
                  <w:txbxContent>
                    <w:p w14:paraId="00DDA7AB" w14:textId="4BF2E7C5" w:rsidR="00882C86" w:rsidRPr="00F6686A" w:rsidRDefault="00882C86" w:rsidP="005813D1">
                      <w:pPr>
                        <w:pStyle w:val="Caption"/>
                        <w:jc w:val="center"/>
                        <w:rPr>
                          <w:sz w:val="24"/>
                          <w:szCs w:val="24"/>
                        </w:rPr>
                      </w:pPr>
                      <w:r>
                        <w:t xml:space="preserve">Table </w:t>
                      </w:r>
                      <w:r w:rsidR="00127648">
                        <w:fldChar w:fldCharType="begin"/>
                      </w:r>
                      <w:r w:rsidR="00127648">
                        <w:instrText xml:space="preserve"> SEQ Table \* ARABIC </w:instrText>
                      </w:r>
                      <w:r w:rsidR="00127648">
                        <w:fldChar w:fldCharType="separate"/>
                      </w:r>
                      <w:r>
                        <w:rPr>
                          <w:noProof/>
                        </w:rPr>
                        <w:t>4</w:t>
                      </w:r>
                      <w:r w:rsidR="00127648">
                        <w:rPr>
                          <w:noProof/>
                        </w:rPr>
                        <w:fldChar w:fldCharType="end"/>
                      </w:r>
                      <w:r>
                        <w:t xml:space="preserve"> Cycle GAN architecture</w:t>
                      </w:r>
                    </w:p>
                  </w:txbxContent>
                </v:textbox>
                <w10:wrap type="square"/>
              </v:shape>
            </w:pict>
          </mc:Fallback>
        </mc:AlternateContent>
      </w:r>
      <w:r w:rsidR="007D2EF2">
        <w:rPr>
          <w:noProof/>
        </w:rPr>
        <w:drawing>
          <wp:anchor distT="0" distB="0" distL="114300" distR="114300" simplePos="0" relativeHeight="251722752" behindDoc="0" locked="0" layoutInCell="1" allowOverlap="1" wp14:anchorId="4110DDF7" wp14:editId="2252D063">
            <wp:simplePos x="0" y="0"/>
            <wp:positionH relativeFrom="column">
              <wp:posOffset>0</wp:posOffset>
            </wp:positionH>
            <wp:positionV relativeFrom="page">
              <wp:posOffset>1297172</wp:posOffset>
            </wp:positionV>
            <wp:extent cx="8474075" cy="5592445"/>
            <wp:effectExtent l="0" t="0" r="3175" b="825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0">
                      <a:extLst>
                        <a:ext uri="{28A0092B-C50C-407E-A947-70E740481C1C}">
                          <a14:useLocalDpi xmlns:a14="http://schemas.microsoft.com/office/drawing/2010/main" val="0"/>
                        </a:ext>
                      </a:extLst>
                    </a:blip>
                    <a:srcRect r="3690"/>
                    <a:stretch>
                      <a:fillRect/>
                    </a:stretch>
                  </pic:blipFill>
                  <pic:spPr bwMode="auto">
                    <a:xfrm>
                      <a:off x="0" y="0"/>
                      <a:ext cx="8474075" cy="5592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3A1E8" w14:textId="204783D5" w:rsidR="007D2EF2" w:rsidRDefault="007D2EF2" w:rsidP="007D2EF2">
      <w:r>
        <w:rPr>
          <w:noProof/>
        </w:rPr>
        <w:lastRenderedPageBreak/>
        <w:drawing>
          <wp:anchor distT="0" distB="0" distL="114300" distR="114300" simplePos="0" relativeHeight="251720704" behindDoc="0" locked="0" layoutInCell="1" allowOverlap="1" wp14:anchorId="743711AA" wp14:editId="5E1139BC">
            <wp:simplePos x="0" y="0"/>
            <wp:positionH relativeFrom="column">
              <wp:posOffset>-138539</wp:posOffset>
            </wp:positionH>
            <wp:positionV relativeFrom="page">
              <wp:posOffset>914400</wp:posOffset>
            </wp:positionV>
            <wp:extent cx="8689340" cy="541655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689340" cy="5416550"/>
                    </a:xfrm>
                    <a:prstGeom prst="rect">
                      <a:avLst/>
                    </a:prstGeom>
                    <a:noFill/>
                  </pic:spPr>
                </pic:pic>
              </a:graphicData>
            </a:graphic>
            <wp14:sizeRelH relativeFrom="margin">
              <wp14:pctWidth>0</wp14:pctWidth>
            </wp14:sizeRelH>
            <wp14:sizeRelV relativeFrom="page">
              <wp14:pctHeight>0</wp14:pctHeight>
            </wp14:sizeRelV>
          </wp:anchor>
        </w:drawing>
      </w:r>
      <w:r>
        <w:br w:type="page"/>
      </w:r>
    </w:p>
    <w:p w14:paraId="215C7FE0" w14:textId="196D6635" w:rsidR="007D2EF2" w:rsidRDefault="005813D1" w:rsidP="007D2EF2">
      <w:r>
        <w:rPr>
          <w:noProof/>
        </w:rPr>
        <w:lastRenderedPageBreak/>
        <w:drawing>
          <wp:anchor distT="0" distB="0" distL="114300" distR="114300" simplePos="0" relativeHeight="251721728" behindDoc="0" locked="0" layoutInCell="1" allowOverlap="1" wp14:anchorId="7FAD93ED" wp14:editId="55E0BDFB">
            <wp:simplePos x="0" y="0"/>
            <wp:positionH relativeFrom="column">
              <wp:posOffset>-252730</wp:posOffset>
            </wp:positionH>
            <wp:positionV relativeFrom="page">
              <wp:posOffset>1371074</wp:posOffset>
            </wp:positionV>
            <wp:extent cx="8860155" cy="44748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860155" cy="4474845"/>
                    </a:xfrm>
                    <a:prstGeom prst="rect">
                      <a:avLst/>
                    </a:prstGeom>
                    <a:noFill/>
                  </pic:spPr>
                </pic:pic>
              </a:graphicData>
            </a:graphic>
            <wp14:sizeRelH relativeFrom="page">
              <wp14:pctWidth>0</wp14:pctWidth>
            </wp14:sizeRelH>
            <wp14:sizeRelV relativeFrom="page">
              <wp14:pctHeight>0</wp14:pctHeight>
            </wp14:sizeRelV>
          </wp:anchor>
        </w:drawing>
      </w:r>
    </w:p>
    <w:p w14:paraId="53586AD7" w14:textId="77777777" w:rsidR="004331CD" w:rsidRDefault="004331CD" w:rsidP="007D2EF2">
      <w:pPr>
        <w:spacing w:line="259" w:lineRule="auto"/>
        <w:jc w:val="left"/>
        <w:sectPr w:rsidR="004331CD" w:rsidSect="007D2EF2">
          <w:pgSz w:w="15840" w:h="12240" w:orient="landscape"/>
          <w:pgMar w:top="1440" w:right="1440" w:bottom="1440" w:left="1440" w:header="720" w:footer="720" w:gutter="0"/>
          <w:cols w:space="720"/>
          <w:docGrid w:linePitch="360"/>
        </w:sectPr>
      </w:pPr>
    </w:p>
    <w:p w14:paraId="07F83C6F" w14:textId="2E8A01B2" w:rsidR="003A5216" w:rsidRDefault="003A5216" w:rsidP="00E90D56">
      <w:pPr>
        <w:pStyle w:val="Heading2"/>
      </w:pPr>
      <w:bookmarkStart w:id="253" w:name="_Toc48646428"/>
      <w:r>
        <w:lastRenderedPageBreak/>
        <w:t xml:space="preserve">Working </w:t>
      </w:r>
      <w:r w:rsidR="008C7D83">
        <w:t>E</w:t>
      </w:r>
      <w:r>
        <w:t>nvironment.</w:t>
      </w:r>
      <w:bookmarkEnd w:id="253"/>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54" w:name="_Toc48646429"/>
      <w:r>
        <w:t>Set upping the environments</w:t>
      </w:r>
      <w:bookmarkEnd w:id="254"/>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proofErr w:type="spellStart"/>
      <w:r>
        <w:t>Jupyter</w:t>
      </w:r>
      <w:proofErr w:type="spellEnd"/>
      <w:r>
        <w:t xml:space="preserve">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55" w:name="_Toc48646430"/>
      <w:proofErr w:type="spellStart"/>
      <w:r>
        <w:lastRenderedPageBreak/>
        <w:t>CycleGAN</w:t>
      </w:r>
      <w:proofErr w:type="spellEnd"/>
      <w:r>
        <w:t xml:space="preserve"> specification</w:t>
      </w:r>
      <w:bookmarkEnd w:id="255"/>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7"/>
      </w:r>
      <w:r w:rsidRPr="00084822">
        <w:t xml:space="preserve"> implemented through</w:t>
      </w:r>
      <w:r>
        <w:t xml:space="preserve"> TensorFlow Keras</w:t>
      </w:r>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7" w:name="_Toc48646431"/>
      <w:r>
        <w:lastRenderedPageBreak/>
        <w:t>Implement cycle GAN</w:t>
      </w:r>
      <w:bookmarkEnd w:id="257"/>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4BB6F789"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332F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8" w:name="_Toc48646432"/>
      <w:r>
        <w:lastRenderedPageBreak/>
        <w:t>Temporal information extraction Implementation</w:t>
      </w:r>
      <w:bookmarkEnd w:id="258"/>
    </w:p>
    <w:p w14:paraId="08BC8258" w14:textId="3A46615D"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fldChar w:fldCharType="separate"/>
      </w:r>
      <w:r w:rsidR="00EA669C" w:rsidRPr="00EA669C">
        <w:rPr>
          <w:noProof/>
        </w:rPr>
        <w:t>[20]</w:t>
      </w:r>
      <w:r w:rsidR="00481B8B">
        <w:fldChar w:fldCharType="end"/>
      </w:r>
      <w:r w:rsidR="00481B8B">
        <w:t>.</w:t>
      </w:r>
    </w:p>
    <w:p w14:paraId="7F36BCB9" w14:textId="205862DD" w:rsidR="003E42A9" w:rsidRDefault="003E42A9" w:rsidP="003E42A9">
      <w:pPr>
        <w:pStyle w:val="NoSpacing"/>
      </w:pPr>
      <w:r>
        <w:t>A2B = G_A2</w:t>
      </w:r>
      <w:proofErr w:type="gramStart"/>
      <w:r>
        <w:t>B(</w:t>
      </w:r>
      <w:proofErr w:type="gramEnd"/>
      <w:r>
        <w:t>A, training=True) #translated image of current frame</w:t>
      </w:r>
      <w:r w:rsidR="00B40613">
        <w:t>.</w:t>
      </w:r>
    </w:p>
    <w:p w14:paraId="289AE376" w14:textId="212BFA18" w:rsidR="00B40613" w:rsidRDefault="00B40613" w:rsidP="003E42A9">
      <w:pPr>
        <w:pStyle w:val="NoSpacing"/>
      </w:pPr>
      <w:r>
        <w:t>f = flownet2(</w:t>
      </w:r>
      <w:proofErr w:type="spellStart"/>
      <w:proofErr w:type="gramStart"/>
      <w:r>
        <w:t>A,prev</w:t>
      </w:r>
      <w:proofErr w:type="spellEnd"/>
      <w:proofErr w:type="gram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w:t>
      </w:r>
      <w:proofErr w:type="gramStart"/>
      <w:r>
        <w:t>B,f</w:t>
      </w:r>
      <w:proofErr w:type="gramEnd"/>
      <w:r>
        <w:t>)</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w:t>
      </w:r>
      <w:proofErr w:type="gramStart"/>
      <w:r>
        <w:t>B(</w:t>
      </w:r>
      <w:proofErr w:type="gramEnd"/>
      <w:r>
        <w:t>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w:t>
      </w:r>
      <w:proofErr w:type="gramStart"/>
      <w:r>
        <w:t>fn</w:t>
      </w:r>
      <w:proofErr w:type="spellEnd"/>
      <w:r>
        <w:t>(</w:t>
      </w:r>
      <w:proofErr w:type="gram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9" w:name="_Toc48646433"/>
      <w:r>
        <w:t>Experiment</w:t>
      </w:r>
      <w:r w:rsidR="0096032B">
        <w:t xml:space="preserve"> Class</w:t>
      </w:r>
      <w:bookmarkEnd w:id="259"/>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105E43A6" w:rsidR="004378D1" w:rsidRDefault="004378D1" w:rsidP="00195153">
      <w:pPr>
        <w:pStyle w:val="Caption"/>
        <w:keepNext/>
        <w:jc w:val="left"/>
      </w:pPr>
      <w:r>
        <w:t xml:space="preserve">Table </w:t>
      </w:r>
      <w:r w:rsidR="00127648">
        <w:fldChar w:fldCharType="begin"/>
      </w:r>
      <w:r w:rsidR="00127648">
        <w:instrText xml:space="preserve"> SEQ Table \* ARABIC </w:instrText>
      </w:r>
      <w:r w:rsidR="00127648">
        <w:fldChar w:fldCharType="separate"/>
      </w:r>
      <w:r w:rsidR="00160775">
        <w:rPr>
          <w:noProof/>
        </w:rPr>
        <w:t>5</w:t>
      </w:r>
      <w:r w:rsidR="00127648">
        <w:rPr>
          <w:noProof/>
        </w:rPr>
        <w:fldChar w:fldCharType="end"/>
      </w:r>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60" w:name="_Toc48646434"/>
      <w:r>
        <w:lastRenderedPageBreak/>
        <w:t>CH</w:t>
      </w:r>
      <w:r w:rsidR="00764E48">
        <w:t>A</w:t>
      </w:r>
      <w:r w:rsidR="00AB7C07">
        <w:t xml:space="preserve">PTER </w:t>
      </w:r>
      <w:r w:rsidR="00D66881">
        <w:t>FIVE</w:t>
      </w:r>
      <w:bookmarkEnd w:id="260"/>
    </w:p>
    <w:p w14:paraId="2E909232" w14:textId="15CCEEFD" w:rsidR="00C141B9" w:rsidRPr="0006059C" w:rsidRDefault="00D66881" w:rsidP="00160775">
      <w:pPr>
        <w:pStyle w:val="Heading1"/>
      </w:pPr>
      <w:bookmarkStart w:id="261" w:name="_Toc48646435"/>
      <w:r w:rsidRPr="0006059C">
        <w:t>Evaluation</w:t>
      </w:r>
      <w:r w:rsidR="000C2740" w:rsidRPr="0006059C">
        <w:t>, Results, and Discussion</w:t>
      </w:r>
      <w:bookmarkEnd w:id="261"/>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62" w:name="_Toc44462758"/>
      <w:bookmarkStart w:id="263" w:name="_Toc44644550"/>
      <w:bookmarkStart w:id="264" w:name="_Toc44647403"/>
      <w:bookmarkStart w:id="265" w:name="_Toc46593361"/>
      <w:bookmarkStart w:id="266" w:name="_Toc46593434"/>
      <w:bookmarkStart w:id="267" w:name="_Toc46600154"/>
      <w:bookmarkStart w:id="268" w:name="_Toc46600230"/>
      <w:bookmarkStart w:id="269" w:name="_Toc46601459"/>
      <w:bookmarkStart w:id="270" w:name="_Toc46601596"/>
      <w:bookmarkStart w:id="271" w:name="_Toc46746857"/>
      <w:bookmarkStart w:id="272" w:name="_Toc47207638"/>
      <w:bookmarkStart w:id="273" w:name="_Toc47231550"/>
      <w:bookmarkStart w:id="274" w:name="_Toc48646342"/>
      <w:bookmarkStart w:id="275" w:name="_Toc48646436"/>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p w14:paraId="6C366B95" w14:textId="6A3D5895" w:rsidR="005E7E91" w:rsidRPr="0006059C" w:rsidRDefault="005E7E91" w:rsidP="00E90D56">
      <w:pPr>
        <w:pStyle w:val="Heading2"/>
      </w:pPr>
      <w:bookmarkStart w:id="276" w:name="_Toc48646437"/>
      <w:r w:rsidRPr="0006059C">
        <w:t>Overview</w:t>
      </w:r>
      <w:bookmarkEnd w:id="276"/>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7" w:name="_Toc48646438"/>
      <w:r w:rsidRPr="0006059C">
        <w:t xml:space="preserve">Video to </w:t>
      </w:r>
      <w:r w:rsidRPr="009F5C6E">
        <w:t>video</w:t>
      </w:r>
      <w:r w:rsidRPr="0006059C">
        <w:t xml:space="preserve"> Translation</w:t>
      </w:r>
      <w:bookmarkEnd w:id="277"/>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8" w:name="_Toc48646439"/>
      <w:r>
        <w:lastRenderedPageBreak/>
        <w:t>CHAPTER SIX</w:t>
      </w:r>
      <w:bookmarkEnd w:id="278"/>
    </w:p>
    <w:p w14:paraId="585D51ED" w14:textId="57CBEA41" w:rsidR="00EB4071" w:rsidRDefault="00EB4071" w:rsidP="00160775">
      <w:pPr>
        <w:pStyle w:val="Heading1"/>
      </w:pPr>
      <w:bookmarkStart w:id="279" w:name="_Toc48646440"/>
      <w:r>
        <w:t>Conclusion and Future work</w:t>
      </w:r>
      <w:bookmarkEnd w:id="279"/>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80" w:name="_Toc48646441"/>
    <w:p w14:paraId="760E411D" w14:textId="6419ACE6"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xmlns:w16="http://schemas.microsoft.com/office/word/2018/wordml" xmlns:w16cex="http://schemas.microsoft.com/office/word/2018/wordml/cex">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1"/>
      <w:bookmarkEnd w:id="280"/>
    </w:p>
    <w:p w14:paraId="21F1ECFF" w14:textId="1A193A48" w:rsidR="00F75C02" w:rsidRPr="00F75C02" w:rsidRDefault="001C1FA8" w:rsidP="00F75C02">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5C02" w:rsidRPr="00F75C02">
        <w:rPr>
          <w:rFonts w:ascii="Calibri" w:hAnsi="Calibri" w:cs="Calibri"/>
          <w:noProof/>
        </w:rPr>
        <w:t>[1]</w:t>
      </w:r>
      <w:r w:rsidR="00F75C02" w:rsidRPr="00F75C02">
        <w:rPr>
          <w:rFonts w:ascii="Calibri" w:hAnsi="Calibri" w:cs="Calibri"/>
          <w:noProof/>
        </w:rPr>
        <w:tab/>
        <w:t xml:space="preserve">R. Rojas, “Neural Networks: A Systematic Introduction. ,” </w:t>
      </w:r>
      <w:r w:rsidR="00F75C02" w:rsidRPr="00F75C02">
        <w:rPr>
          <w:rFonts w:ascii="Calibri" w:hAnsi="Calibri" w:cs="Calibri"/>
          <w:i/>
          <w:iCs/>
          <w:noProof/>
        </w:rPr>
        <w:t>Springer New York, NY, USA -Verlag New York, Inc.</w:t>
      </w:r>
      <w:r w:rsidR="00F75C02" w:rsidRPr="00F75C02">
        <w:rPr>
          <w:rFonts w:ascii="Calibri" w:hAnsi="Calibri" w:cs="Calibri"/>
          <w:noProof/>
        </w:rPr>
        <w:t>, 1996.</w:t>
      </w:r>
    </w:p>
    <w:p w14:paraId="591DC2C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w:t>
      </w:r>
      <w:r w:rsidRPr="00F75C02">
        <w:rPr>
          <w:rFonts w:ascii="Calibri" w:hAnsi="Calibri" w:cs="Calibri"/>
          <w:noProof/>
        </w:rPr>
        <w:tab/>
        <w:t xml:space="preserve">G. E. H. Alex Krizhevsky, Ilya Sutskever, “ImageNet Classification with Deep Convolutional Neural Networks,” </w:t>
      </w:r>
      <w:r w:rsidRPr="00F75C02">
        <w:rPr>
          <w:rFonts w:ascii="Calibri" w:hAnsi="Calibri" w:cs="Calibri"/>
          <w:i/>
          <w:iCs/>
          <w:noProof/>
        </w:rPr>
        <w:t>ILSVRC2012</w:t>
      </w:r>
      <w:r w:rsidRPr="00F75C02">
        <w:rPr>
          <w:rFonts w:ascii="Calibri" w:hAnsi="Calibri" w:cs="Calibri"/>
          <w:noProof/>
        </w:rPr>
        <w:t>, pp. 1–1432, 2007.</w:t>
      </w:r>
    </w:p>
    <w:p w14:paraId="65C766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w:t>
      </w:r>
      <w:r w:rsidRPr="00F75C02">
        <w:rPr>
          <w:rFonts w:ascii="Calibri" w:hAnsi="Calibri" w:cs="Calibri"/>
          <w:noProof/>
        </w:rPr>
        <w:tab/>
        <w:t xml:space="preserve">Y. LeCun, L. Bottou, Y. Bengio, and P. Haffner, “Gradient-based learning applied to document recognition,” </w:t>
      </w:r>
      <w:r w:rsidRPr="00F75C02">
        <w:rPr>
          <w:rFonts w:ascii="Calibri" w:hAnsi="Calibri" w:cs="Calibri"/>
          <w:i/>
          <w:iCs/>
          <w:noProof/>
        </w:rPr>
        <w:t>Proc. IEEE</w:t>
      </w:r>
      <w:r w:rsidRPr="00F75C02">
        <w:rPr>
          <w:rFonts w:ascii="Calibri" w:hAnsi="Calibri" w:cs="Calibri"/>
          <w:noProof/>
        </w:rPr>
        <w:t>, vol. 86, no. 11, pp. 2278–2323, 1998.</w:t>
      </w:r>
    </w:p>
    <w:p w14:paraId="2DBACEC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w:t>
      </w:r>
      <w:r w:rsidRPr="00F75C02">
        <w:rPr>
          <w:rFonts w:ascii="Calibri" w:hAnsi="Calibri" w:cs="Calibri"/>
          <w:noProof/>
        </w:rPr>
        <w:tab/>
        <w:t xml:space="preserve">I. Goodfellow </w:t>
      </w:r>
      <w:r w:rsidRPr="00F75C02">
        <w:rPr>
          <w:rFonts w:ascii="Calibri" w:hAnsi="Calibri" w:cs="Calibri"/>
          <w:i/>
          <w:iCs/>
          <w:noProof/>
        </w:rPr>
        <w:t>et al.</w:t>
      </w:r>
      <w:r w:rsidRPr="00F75C02">
        <w:rPr>
          <w:rFonts w:ascii="Calibri" w:hAnsi="Calibri" w:cs="Calibri"/>
          <w:noProof/>
        </w:rPr>
        <w:t xml:space="preserve">, “Generative Adversarial Nets (NIPS version),” </w:t>
      </w:r>
      <w:r w:rsidRPr="00F75C02">
        <w:rPr>
          <w:rFonts w:ascii="Calibri" w:hAnsi="Calibri" w:cs="Calibri"/>
          <w:i/>
          <w:iCs/>
          <w:noProof/>
        </w:rPr>
        <w:t>Adv. Neural Inf. Process. Syst. 27</w:t>
      </w:r>
      <w:r w:rsidRPr="00F75C02">
        <w:rPr>
          <w:rFonts w:ascii="Calibri" w:hAnsi="Calibri" w:cs="Calibri"/>
          <w:noProof/>
        </w:rPr>
        <w:t>, 2014.</w:t>
      </w:r>
    </w:p>
    <w:p w14:paraId="729B1FD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5]</w:t>
      </w:r>
      <w:r w:rsidRPr="00F75C02">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420CD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6]</w:t>
      </w:r>
      <w:r w:rsidRPr="00F75C02">
        <w:rPr>
          <w:rFonts w:ascii="Calibri" w:hAnsi="Calibri" w:cs="Calibri"/>
          <w:noProof/>
        </w:rPr>
        <w:tab/>
        <w:t xml:space="preserve">D. Dwibedi, Y. Aytar, J. Tompson, P. Sermanet, and A. Zisserman, “Temporal cycle-consistency learning,” </w:t>
      </w:r>
      <w:r w:rsidRPr="00F75C02">
        <w:rPr>
          <w:rFonts w:ascii="Calibri" w:hAnsi="Calibri" w:cs="Calibri"/>
          <w:i/>
          <w:iCs/>
          <w:noProof/>
        </w:rPr>
        <w:t>Proc. IEEE Comput. Soc. Conf. Comput. Vis. Pattern Recognit.</w:t>
      </w:r>
      <w:r w:rsidRPr="00F75C02">
        <w:rPr>
          <w:rFonts w:ascii="Calibri" w:hAnsi="Calibri" w:cs="Calibri"/>
          <w:noProof/>
        </w:rPr>
        <w:t>, vol. 2019-June, no. 12, pp. 1801–1810, Apr. 2019.</w:t>
      </w:r>
    </w:p>
    <w:p w14:paraId="3980232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7]</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5967–5976.</w:t>
      </w:r>
    </w:p>
    <w:p w14:paraId="03D20BF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8]</w:t>
      </w:r>
      <w:r w:rsidRPr="00F75C02">
        <w:rPr>
          <w:rFonts w:ascii="Calibri" w:hAnsi="Calibri" w:cs="Calibri"/>
          <w:noProof/>
        </w:rPr>
        <w:tab/>
        <w:t xml:space="preserve">J. Y. Zhu, T. Park, P. Isola, and A. A. Efros, “Unpaired Image-to-Image Translation Using Cycle-Consistent Adversarial Networks,”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2242–2251.</w:t>
      </w:r>
    </w:p>
    <w:p w14:paraId="2C224A1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9]</w:t>
      </w:r>
      <w:r w:rsidRPr="00F75C02">
        <w:rPr>
          <w:rFonts w:ascii="Calibri" w:hAnsi="Calibri" w:cs="Calibri"/>
          <w:noProof/>
        </w:rPr>
        <w:tab/>
        <w:t>M. Mirza and S. Osindero, “Conditional Generative Adversarial Nets,” Nov. 2014.</w:t>
      </w:r>
    </w:p>
    <w:p w14:paraId="3A8221A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0]</w:t>
      </w:r>
      <w:r w:rsidRPr="00F75C02">
        <w:rPr>
          <w:rFonts w:ascii="Calibri" w:hAnsi="Calibri" w:cs="Calibri"/>
          <w:noProof/>
        </w:rPr>
        <w:tab/>
        <w:t xml:space="preserve">C. Cao, Q. Hou, and K. Zhou, “Displaced dynamic expression regression for real-time facial tracking and animation,” in </w:t>
      </w:r>
      <w:r w:rsidRPr="00F75C02">
        <w:rPr>
          <w:rFonts w:ascii="Calibri" w:hAnsi="Calibri" w:cs="Calibri"/>
          <w:i/>
          <w:iCs/>
          <w:noProof/>
        </w:rPr>
        <w:t>ACM Transactions on Graphics</w:t>
      </w:r>
      <w:r w:rsidRPr="00F75C02">
        <w:rPr>
          <w:rFonts w:ascii="Calibri" w:hAnsi="Calibri" w:cs="Calibri"/>
          <w:noProof/>
        </w:rPr>
        <w:t>, 2014, vol. 33, no. 4.</w:t>
      </w:r>
    </w:p>
    <w:p w14:paraId="2D5141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1]</w:t>
      </w:r>
      <w:r w:rsidRPr="00F75C02">
        <w:rPr>
          <w:rFonts w:ascii="Calibri" w:hAnsi="Calibri" w:cs="Calibri"/>
          <w:noProof/>
        </w:rPr>
        <w:tab/>
        <w:t xml:space="preserve">A. Bansal, S. Ma, D. Ramanan, and Y. Sheikh, “Recycle-GAN: Unsupervised Video </w:t>
      </w:r>
      <w:r w:rsidRPr="00F75C02">
        <w:rPr>
          <w:rFonts w:ascii="Calibri" w:hAnsi="Calibri" w:cs="Calibri"/>
          <w:noProof/>
        </w:rPr>
        <w:lastRenderedPageBreak/>
        <w:t xml:space="preserve">Retargeting,”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09 LNCS, pp. 122–138.</w:t>
      </w:r>
    </w:p>
    <w:p w14:paraId="2150A2E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2]</w:t>
      </w:r>
      <w:r w:rsidRPr="00F75C02">
        <w:rPr>
          <w:rFonts w:ascii="Calibri" w:hAnsi="Calibri" w:cs="Calibri"/>
          <w:noProof/>
        </w:rPr>
        <w:tab/>
        <w:t xml:space="preserve">K. Park, S. Woo, D. Kim, D. Cho, and I. S. Kweon, “Preserving semantic and temporal consistency for unpaired video-to-video translation,” </w:t>
      </w:r>
      <w:r w:rsidRPr="00F75C02">
        <w:rPr>
          <w:rFonts w:ascii="Calibri" w:hAnsi="Calibri" w:cs="Calibri"/>
          <w:i/>
          <w:iCs/>
          <w:noProof/>
        </w:rPr>
        <w:t>MM 2019 - Proc. 27th ACM Int. Conf. Multimed.</w:t>
      </w:r>
      <w:r w:rsidRPr="00F75C02">
        <w:rPr>
          <w:rFonts w:ascii="Calibri" w:hAnsi="Calibri" w:cs="Calibri"/>
          <w:noProof/>
        </w:rPr>
        <w:t>, pp. 1248–1257, Aug. 2019.</w:t>
      </w:r>
    </w:p>
    <w:p w14:paraId="2D86155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3]</w:t>
      </w:r>
      <w:r w:rsidRPr="00F75C02">
        <w:rPr>
          <w:rFonts w:ascii="Calibri" w:hAnsi="Calibri" w:cs="Calibri"/>
          <w:noProof/>
        </w:rPr>
        <w:tab/>
        <w:t xml:space="preserve">A. Radford, L. Metz, and S. Chintala, “Unsupervised representation learning with deep convolutional generative adversarial networks,” in </w:t>
      </w:r>
      <w:r w:rsidRPr="00F75C02">
        <w:rPr>
          <w:rFonts w:ascii="Calibri" w:hAnsi="Calibri" w:cs="Calibri"/>
          <w:i/>
          <w:iCs/>
          <w:noProof/>
        </w:rPr>
        <w:t>4th International Conference on Learning Representations, ICLR 2016 - Conference Track Proceedings</w:t>
      </w:r>
      <w:r w:rsidRPr="00F75C02">
        <w:rPr>
          <w:rFonts w:ascii="Calibri" w:hAnsi="Calibri" w:cs="Calibri"/>
          <w:noProof/>
        </w:rPr>
        <w:t>, 2016.</w:t>
      </w:r>
    </w:p>
    <w:p w14:paraId="0BEE79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4]</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ry, pp. 5967–5976.</w:t>
      </w:r>
    </w:p>
    <w:p w14:paraId="56B394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5]</w:t>
      </w:r>
      <w:r w:rsidRPr="00F75C02">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24DE0F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6]</w:t>
      </w:r>
      <w:r w:rsidRPr="00F75C02">
        <w:rPr>
          <w:rFonts w:ascii="Calibri" w:hAnsi="Calibri" w:cs="Calibri"/>
          <w:noProof/>
        </w:rPr>
        <w:tab/>
        <w:t xml:space="preserve">Y. Choi, M. Choi, M. Kim, J. W. Ha, S. Kim, and J. Choo, “StarGAN: Unified Generative Adversarial Networks for Multi-domain Image-to-Image Translation,” </w:t>
      </w:r>
      <w:r w:rsidRPr="00F75C02">
        <w:rPr>
          <w:rFonts w:ascii="Calibri" w:hAnsi="Calibri" w:cs="Calibri"/>
          <w:i/>
          <w:iCs/>
          <w:noProof/>
        </w:rPr>
        <w:t>Proc. IEEE Comput. Soc. Conf. Comput. Vis. Pattern Recognit.</w:t>
      </w:r>
      <w:r w:rsidRPr="00F75C02">
        <w:rPr>
          <w:rFonts w:ascii="Calibri" w:hAnsi="Calibri" w:cs="Calibri"/>
          <w:noProof/>
        </w:rPr>
        <w:t>, pp. 8789–8797, Nov. 2018.</w:t>
      </w:r>
    </w:p>
    <w:p w14:paraId="40BC08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7]</w:t>
      </w:r>
      <w:r w:rsidRPr="00F75C02">
        <w:rPr>
          <w:rFonts w:ascii="Calibri" w:hAnsi="Calibri" w:cs="Calibri"/>
          <w:noProof/>
        </w:rPr>
        <w:tab/>
        <w:t xml:space="preserve">H. Huang </w:t>
      </w:r>
      <w:r w:rsidRPr="00F75C02">
        <w:rPr>
          <w:rFonts w:ascii="Calibri" w:hAnsi="Calibri" w:cs="Calibri"/>
          <w:i/>
          <w:iCs/>
          <w:noProof/>
        </w:rPr>
        <w:t>et al.</w:t>
      </w:r>
      <w:r w:rsidRPr="00F75C02">
        <w:rPr>
          <w:rFonts w:ascii="Calibri" w:hAnsi="Calibri" w:cs="Calibri"/>
          <w:noProof/>
        </w:rPr>
        <w:t xml:space="preserve">, “Real-time neural style transfer for video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7044–7052.</w:t>
      </w:r>
    </w:p>
    <w:p w14:paraId="08A5770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8]</w:t>
      </w:r>
      <w:r w:rsidRPr="00F75C02">
        <w:rPr>
          <w:rFonts w:ascii="Calibri" w:hAnsi="Calibri" w:cs="Calibri"/>
          <w:noProof/>
        </w:rPr>
        <w:tab/>
        <w:t xml:space="preserve">D. Chen, J. Liao, L. Yuan, N. Yu, and G. Hua, “Coherent Online Video Style Transfer,”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1114–1123.</w:t>
      </w:r>
    </w:p>
    <w:p w14:paraId="4ED3A7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9]</w:t>
      </w:r>
      <w:r w:rsidRPr="00F75C02">
        <w:rPr>
          <w:rFonts w:ascii="Calibri" w:hAnsi="Calibri" w:cs="Calibri"/>
          <w:noProof/>
        </w:rPr>
        <w:tab/>
        <w:t xml:space="preserve">X. Wei, S. Feng, J. Zhu, and H. Su, “Video-to-video translation with global temporal </w:t>
      </w:r>
      <w:r w:rsidRPr="00F75C02">
        <w:rPr>
          <w:rFonts w:ascii="Calibri" w:hAnsi="Calibri" w:cs="Calibri"/>
          <w:noProof/>
        </w:rPr>
        <w:lastRenderedPageBreak/>
        <w:t xml:space="preserve">consistency,” </w:t>
      </w:r>
      <w:r w:rsidRPr="00F75C02">
        <w:rPr>
          <w:rFonts w:ascii="Calibri" w:hAnsi="Calibri" w:cs="Calibri"/>
          <w:i/>
          <w:iCs/>
          <w:noProof/>
        </w:rPr>
        <w:t>MM 2018 - Proc. 2018 ACM Multimed. Conf.</w:t>
      </w:r>
      <w:r w:rsidRPr="00F75C02">
        <w:rPr>
          <w:rFonts w:ascii="Calibri" w:hAnsi="Calibri" w:cs="Calibri"/>
          <w:noProof/>
        </w:rPr>
        <w:t>, pp. 18–25, 2018.</w:t>
      </w:r>
    </w:p>
    <w:p w14:paraId="28D5504D"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0]</w:t>
      </w:r>
      <w:r w:rsidRPr="00F75C02">
        <w:rPr>
          <w:rFonts w:ascii="Calibri" w:hAnsi="Calibri" w:cs="Calibri"/>
          <w:noProof/>
        </w:rPr>
        <w:tab/>
        <w:t xml:space="preserve">E. Ilg, N. Mayer, T. Saikia, M. Keuper, A. Dosovitskiy, and T. Brox, “FlowNet 2.0: Evolution of optical flow estimation with deep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1647–1655.</w:t>
      </w:r>
    </w:p>
    <w:p w14:paraId="1A765E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1]</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4A0FA939"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2]</w:t>
      </w:r>
      <w:r w:rsidRPr="00F75C02">
        <w:rPr>
          <w:rFonts w:ascii="Calibri" w:hAnsi="Calibri" w:cs="Calibri"/>
          <w:noProof/>
        </w:rPr>
        <w:tab/>
        <w:t xml:space="preserve">A. Dosovitskiy </w:t>
      </w:r>
      <w:r w:rsidRPr="00F75C02">
        <w:rPr>
          <w:rFonts w:ascii="Calibri" w:hAnsi="Calibri" w:cs="Calibri"/>
          <w:i/>
          <w:iCs/>
          <w:noProof/>
        </w:rPr>
        <w:t>et al.</w:t>
      </w:r>
      <w:r w:rsidRPr="00F75C02">
        <w:rPr>
          <w:rFonts w:ascii="Calibri" w:hAnsi="Calibri" w:cs="Calibri"/>
          <w:noProof/>
        </w:rPr>
        <w:t xml:space="preserve">, “FlowNet: Learning optical flow with convolutional networks,” </w:t>
      </w:r>
      <w:r w:rsidRPr="00F75C02">
        <w:rPr>
          <w:rFonts w:ascii="Calibri" w:hAnsi="Calibri" w:cs="Calibri"/>
          <w:i/>
          <w:iCs/>
          <w:noProof/>
        </w:rPr>
        <w:t>Proc. IEEE Int. Conf. Comput. Vis.</w:t>
      </w:r>
      <w:r w:rsidRPr="00F75C02">
        <w:rPr>
          <w:rFonts w:ascii="Calibri" w:hAnsi="Calibri" w:cs="Calibri"/>
          <w:noProof/>
        </w:rPr>
        <w:t>, vol. 2015 Inter, pp. 2758–2766, 2015.</w:t>
      </w:r>
    </w:p>
    <w:p w14:paraId="55DBBE7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3]</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6A2664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4]</w:t>
      </w:r>
      <w:r w:rsidRPr="00F75C02">
        <w:rPr>
          <w:rFonts w:ascii="Calibri" w:hAnsi="Calibri" w:cs="Calibri"/>
          <w:noProof/>
        </w:rPr>
        <w:tab/>
        <w:t xml:space="preserve">D. J. Butler, J. Wulff, G. B. Stanley, and M. J. Black, “A naturalistic open source movie for optical flow evaluation,”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2, vol. 7577 LNCS, no. PART 6, pp. 611–625.</w:t>
      </w:r>
    </w:p>
    <w:p w14:paraId="5DF0EF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5]</w:t>
      </w:r>
      <w:r w:rsidRPr="00F75C02">
        <w:rPr>
          <w:rFonts w:ascii="Calibri" w:hAnsi="Calibri" w:cs="Calibri"/>
          <w:noProof/>
        </w:rPr>
        <w:tab/>
        <w:t xml:space="preserve">J. P. Bennett, “Everybody Dance Now!,” </w:t>
      </w:r>
      <w:r w:rsidRPr="00F75C02">
        <w:rPr>
          <w:rFonts w:ascii="Calibri" w:hAnsi="Calibri" w:cs="Calibri"/>
          <w:i/>
          <w:iCs/>
          <w:noProof/>
        </w:rPr>
        <w:t>J. Phys. Educ. Recreat. Danc.</w:t>
      </w:r>
      <w:r w:rsidRPr="00F75C02">
        <w:rPr>
          <w:rFonts w:ascii="Calibri" w:hAnsi="Calibri" w:cs="Calibri"/>
          <w:noProof/>
        </w:rPr>
        <w:t>, vol. 77, no. 1, pp. 6–7, Jan. 2019.</w:t>
      </w:r>
    </w:p>
    <w:p w14:paraId="7F332D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6]</w:t>
      </w:r>
      <w:r w:rsidRPr="00F75C02">
        <w:rPr>
          <w:rFonts w:ascii="Calibri" w:hAnsi="Calibri" w:cs="Calibri"/>
          <w:noProof/>
        </w:rPr>
        <w:tab/>
        <w:t xml:space="preserve">S. Webber, M. Harrop, J. Downs, T. Cox, N. Wouters, and A. Vande Moere, “Everybody Dance Now: Tensions between participation and performance in interactive public installations,” </w:t>
      </w:r>
      <w:r w:rsidRPr="00F75C02">
        <w:rPr>
          <w:rFonts w:ascii="Calibri" w:hAnsi="Calibri" w:cs="Calibri"/>
          <w:i/>
          <w:iCs/>
          <w:noProof/>
        </w:rPr>
        <w:t>OzCHI 2015 Being Hum. - Conf. Proc.</w:t>
      </w:r>
      <w:r w:rsidRPr="00F75C02">
        <w:rPr>
          <w:rFonts w:ascii="Calibri" w:hAnsi="Calibri" w:cs="Calibri"/>
          <w:noProof/>
        </w:rPr>
        <w:t>, pp. 284–288, 2015.</w:t>
      </w:r>
    </w:p>
    <w:p w14:paraId="695EAB6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7]</w:t>
      </w:r>
      <w:r w:rsidRPr="00F75C02">
        <w:rPr>
          <w:rFonts w:ascii="Calibri" w:hAnsi="Calibri" w:cs="Calibri"/>
          <w:noProof/>
        </w:rPr>
        <w:tab/>
        <w:t>A. Siarohin, S. Lathuilière, S. Tulyakov, E. Ricci, and N. Sebe, “Animating Arbitrary Objects via Deep Motion Transfer,” 2018.</w:t>
      </w:r>
    </w:p>
    <w:p w14:paraId="6FE1AD8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8]</w:t>
      </w:r>
      <w:r w:rsidRPr="00F75C02">
        <w:rPr>
          <w:rFonts w:ascii="Calibri" w:hAnsi="Calibri" w:cs="Calibri"/>
          <w:noProof/>
        </w:rPr>
        <w:tab/>
        <w:t>D. Bashkirova, B. Usman, and K. Saenko, “Unsupervised Video-to-Video Translation,” no. Nips, 2018.</w:t>
      </w:r>
    </w:p>
    <w:p w14:paraId="3FCB3FE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lastRenderedPageBreak/>
        <w:t>[29]</w:t>
      </w:r>
      <w:r w:rsidRPr="00F75C02">
        <w:rPr>
          <w:rFonts w:ascii="Calibri" w:hAnsi="Calibri" w:cs="Calibri"/>
          <w:noProof/>
        </w:rPr>
        <w:tab/>
        <w:t xml:space="preserve">Y. Chen, Y. Pan, T. Yao, X. Tian, and T. Mei, “Mocycle-GAN: Unpaired video-to-video translation,” </w:t>
      </w:r>
      <w:r w:rsidRPr="00F75C02">
        <w:rPr>
          <w:rFonts w:ascii="Calibri" w:hAnsi="Calibri" w:cs="Calibri"/>
          <w:i/>
          <w:iCs/>
          <w:noProof/>
        </w:rPr>
        <w:t>MM 2019 - Proc. 27th ACM Int. Conf. Multimed.</w:t>
      </w:r>
      <w:r w:rsidRPr="00F75C02">
        <w:rPr>
          <w:rFonts w:ascii="Calibri" w:hAnsi="Calibri" w:cs="Calibri"/>
          <w:noProof/>
        </w:rPr>
        <w:t>, pp. 647–655, Aug. 2019.</w:t>
      </w:r>
    </w:p>
    <w:p w14:paraId="73605B4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0]</w:t>
      </w:r>
      <w:r w:rsidRPr="00F75C02">
        <w:rPr>
          <w:rFonts w:ascii="Calibri" w:hAnsi="Calibri" w:cs="Calibri"/>
          <w:noProof/>
        </w:rPr>
        <w:tab/>
        <w:t xml:space="preserve">W. S. Lai, J. Bin Huang, O. Wang, E. Shechtman, E. Yumer, and M. H. Yang, “Learning blind video temporal consistency,”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19 LNCS, pp. 179–195.</w:t>
      </w:r>
    </w:p>
    <w:p w14:paraId="529BDB5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1]</w:t>
      </w:r>
      <w:r w:rsidRPr="00F75C02">
        <w:rPr>
          <w:rFonts w:ascii="Calibri" w:hAnsi="Calibri" w:cs="Calibri"/>
          <w:noProof/>
        </w:rPr>
        <w:tab/>
        <w:t>“Edraw Max - Excellent Flowchart Software &amp; Diagramming Tool.” [Online]. Available: https://www.edrawsoft.com/edraw-max/. [Accessed: 02-Jun-2020].</w:t>
      </w:r>
    </w:p>
    <w:p w14:paraId="403A52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2]</w:t>
      </w:r>
      <w:r w:rsidRPr="00F75C02">
        <w:rPr>
          <w:rFonts w:ascii="Calibri" w:hAnsi="Calibri" w:cs="Calibri"/>
          <w:noProof/>
        </w:rPr>
        <w:tab/>
        <w:t>“TensorFlow.” [Online]. Available: https://www.tensorflow.org/. [Accessed: 02-Jun-2020].</w:t>
      </w:r>
    </w:p>
    <w:p w14:paraId="188E076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3]</w:t>
      </w:r>
      <w:r w:rsidRPr="00F75C02">
        <w:rPr>
          <w:rFonts w:ascii="Calibri" w:hAnsi="Calibri" w:cs="Calibri"/>
          <w:noProof/>
        </w:rPr>
        <w:tab/>
        <w:t>J. Hale, “Deep Learning Framework Power Scores,” 2018. .</w:t>
      </w:r>
    </w:p>
    <w:p w14:paraId="1BBED84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4]</w:t>
      </w:r>
      <w:r w:rsidRPr="00F75C02">
        <w:rPr>
          <w:rFonts w:ascii="Calibri" w:hAnsi="Calibri" w:cs="Calibri"/>
          <w:noProof/>
        </w:rPr>
        <w:tab/>
        <w:t>“Keras API reference.” [Online]. Available: https://keras.io/api/. [Accessed: 02-Jun-2020].</w:t>
      </w:r>
    </w:p>
    <w:p w14:paraId="037CF2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5]</w:t>
      </w:r>
      <w:r w:rsidRPr="00F75C02">
        <w:rPr>
          <w:rFonts w:ascii="Calibri" w:hAnsi="Calibri" w:cs="Calibri"/>
          <w:noProof/>
        </w:rPr>
        <w:tab/>
        <w:t>“OpenCV.” [Online]. Available: https://opencv.org/. [Accessed: 02-Jun-2020].</w:t>
      </w:r>
    </w:p>
    <w:p w14:paraId="6B7644C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6]</w:t>
      </w:r>
      <w:r w:rsidRPr="00F75C02">
        <w:rPr>
          <w:rFonts w:ascii="Calibri" w:hAnsi="Calibri" w:cs="Calibri"/>
          <w:noProof/>
        </w:rPr>
        <w:tab/>
        <w:t>“Design, visualize, and train deep learning networks - MATLAB.” [Online]. Available: https://www.mathworks.com/help/deeplearning/ref/deepnetworkdesigner-app.html. [Accessed: 05-Jun-2020].</w:t>
      </w:r>
    </w:p>
    <w:p w14:paraId="3339DBD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7]</w:t>
      </w:r>
      <w:r w:rsidRPr="00F75C02">
        <w:rPr>
          <w:rFonts w:ascii="Calibri" w:hAnsi="Calibri" w:cs="Calibri"/>
          <w:noProof/>
        </w:rPr>
        <w:tab/>
        <w:t>S. Jiang, H. Liu, Y. Wu, and Y. Fu, “Spatially Constrained Generative Adversarial Networks for Conditional Image Generation,” pp. 1–20, 2019.</w:t>
      </w:r>
    </w:p>
    <w:p w14:paraId="4DB394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8]</w:t>
      </w:r>
      <w:r w:rsidRPr="00F75C02">
        <w:rPr>
          <w:rFonts w:ascii="Calibri" w:hAnsi="Calibri" w:cs="Calibri"/>
          <w:noProof/>
        </w:rPr>
        <w:tab/>
        <w:t>T. R. Shaham, T. Dekel, and T. Michaeli, “SinGAN: Learning a Generative Model from a Single Natural Image,” May 2019.</w:t>
      </w:r>
    </w:p>
    <w:p w14:paraId="7D5ACAC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9]</w:t>
      </w:r>
      <w:r w:rsidRPr="00F75C02">
        <w:rPr>
          <w:rFonts w:ascii="Calibri" w:hAnsi="Calibri" w:cs="Calibri"/>
          <w:noProof/>
        </w:rPr>
        <w:tab/>
        <w:t xml:space="preserve">M. Sandler, A. Howard, M. Zhu, A. Zhmoginov, and L.-C. Chen, “MobileNetV2: Inverted Residuals and Linear Bottlenecks,” </w:t>
      </w:r>
      <w:r w:rsidRPr="00F75C02">
        <w:rPr>
          <w:rFonts w:ascii="Calibri" w:hAnsi="Calibri" w:cs="Calibri"/>
          <w:i/>
          <w:iCs/>
          <w:noProof/>
        </w:rPr>
        <w:t>Proc. IEEE Comput. Soc. Conf. Comput. Vis. Pattern Recognit.</w:t>
      </w:r>
      <w:r w:rsidRPr="00F75C02">
        <w:rPr>
          <w:rFonts w:ascii="Calibri" w:hAnsi="Calibri" w:cs="Calibri"/>
          <w:noProof/>
        </w:rPr>
        <w:t>, pp. 4510–4520, Jan. 2018.</w:t>
      </w:r>
    </w:p>
    <w:p w14:paraId="1F22BED1"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0]</w:t>
      </w:r>
      <w:r w:rsidRPr="00F75C02">
        <w:rPr>
          <w:rFonts w:ascii="Calibri" w:hAnsi="Calibri" w:cs="Calibri"/>
          <w:noProof/>
        </w:rPr>
        <w:tab/>
        <w:t xml:space="preserve">P. Mazurek, “Optimization of memory accesses for CUDA architecture and image warping algorithms,” in </w:t>
      </w:r>
      <w:r w:rsidRPr="00F75C02">
        <w:rPr>
          <w:rFonts w:ascii="Calibri" w:hAnsi="Calibri" w:cs="Calibri"/>
          <w:i/>
          <w:iCs/>
          <w:noProof/>
        </w:rPr>
        <w:t>Advances in Intelligent Systems and Computing</w:t>
      </w:r>
      <w:r w:rsidRPr="00F75C02">
        <w:rPr>
          <w:rFonts w:ascii="Calibri" w:hAnsi="Calibri" w:cs="Calibri"/>
          <w:noProof/>
        </w:rPr>
        <w:t>, 2013.</w:t>
      </w:r>
    </w:p>
    <w:p w14:paraId="12FF0F2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1]</w:t>
      </w:r>
      <w:r w:rsidRPr="00F75C02">
        <w:rPr>
          <w:rFonts w:ascii="Calibri" w:hAnsi="Calibri" w:cs="Calibri"/>
          <w:noProof/>
        </w:rPr>
        <w:tab/>
        <w:t xml:space="preserve">P. Zablotskaia, “Generative adversarial networks for pose-guided human video </w:t>
      </w:r>
      <w:r w:rsidRPr="00F75C02">
        <w:rPr>
          <w:rFonts w:ascii="Calibri" w:hAnsi="Calibri" w:cs="Calibri"/>
          <w:noProof/>
        </w:rPr>
        <w:lastRenderedPageBreak/>
        <w:t>generation,”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81" w:name="_Toc48646442"/>
      <w:r w:rsidRPr="001B7DF8">
        <w:lastRenderedPageBreak/>
        <w:t>Appendix</w:t>
      </w:r>
      <w:bookmarkEnd w:id="281"/>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37FB5C4" w:rsidR="0024782E" w:rsidRPr="0024782E" w:rsidRDefault="00F61D5B" w:rsidP="00F61D5B">
      <w:r>
        <w:lastRenderedPageBreak/>
        <w:t>Appendix</w:t>
      </w:r>
      <w:r w:rsidR="001B7DF8">
        <w:t xml:space="preserve"> </w:t>
      </w:r>
      <w:r w:rsidR="0024782E">
        <w:t>B</w:t>
      </w:r>
      <w:r w:rsidR="001B7DF8">
        <w:t xml:space="preserve">: </w:t>
      </w:r>
      <w:proofErr w:type="spellStart"/>
      <w:r w:rsidR="0024782E">
        <w:t>Flownet</w:t>
      </w:r>
      <w:proofErr w:type="spellEnd"/>
      <w:r w:rsidR="0024782E">
        <w:t xml:space="preserve"> 2.0 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5" w:author="kirubel abebe" w:date="2020-08-15T20:30:00Z" w:initials="ka">
    <w:p w14:paraId="7F0626F2" w14:textId="77777777" w:rsidR="00882C86" w:rsidRDefault="00882C86" w:rsidP="0010500C">
      <w:pPr>
        <w:pStyle w:val="CommentText"/>
      </w:pPr>
      <w:r>
        <w:rPr>
          <w:rStyle w:val="CommentReference"/>
        </w:rPr>
        <w:annotationRef/>
      </w:r>
      <w:r>
        <w:t>is chunk need much better</w:t>
      </w:r>
    </w:p>
  </w:comment>
  <w:comment w:id="146" w:author="kirubel abebe" w:date="2020-08-15T20:30:00Z" w:initials="ka">
    <w:p w14:paraId="49B6859B" w14:textId="3C7F5D14" w:rsidR="00882C86" w:rsidRDefault="00882C86">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273A3" w14:textId="77777777" w:rsidR="00127648" w:rsidRDefault="00127648" w:rsidP="006C5C4D">
      <w:pPr>
        <w:spacing w:after="0" w:line="240" w:lineRule="auto"/>
      </w:pPr>
      <w:r>
        <w:separator/>
      </w:r>
    </w:p>
  </w:endnote>
  <w:endnote w:type="continuationSeparator" w:id="0">
    <w:p w14:paraId="6DEAA7B9" w14:textId="77777777" w:rsidR="00127648" w:rsidRDefault="00127648"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3396191"/>
      <w:docPartObj>
        <w:docPartGallery w:val="Page Numbers (Bottom of Page)"/>
        <w:docPartUnique/>
      </w:docPartObj>
    </w:sdtPr>
    <w:sdtEndPr/>
    <w:sdtContent>
      <w:p w14:paraId="69B0B363" w14:textId="1316C973" w:rsidR="00882C86" w:rsidRDefault="00882C86">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882C86" w:rsidRDefault="00882C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1711758"/>
      <w:docPartObj>
        <w:docPartGallery w:val="Page Numbers (Bottom of Page)"/>
        <w:docPartUnique/>
      </w:docPartObj>
    </w:sdtPr>
    <w:sdtEndPr/>
    <w:sdtContent>
      <w:p w14:paraId="52DA5401" w14:textId="46998C6D" w:rsidR="00882C86" w:rsidRDefault="00882C86">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882C86" w:rsidRDefault="00882C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81F45" w14:textId="77777777" w:rsidR="00127648" w:rsidRDefault="00127648" w:rsidP="006C5C4D">
      <w:pPr>
        <w:spacing w:after="0" w:line="240" w:lineRule="auto"/>
      </w:pPr>
      <w:r>
        <w:separator/>
      </w:r>
    </w:p>
  </w:footnote>
  <w:footnote w:type="continuationSeparator" w:id="0">
    <w:p w14:paraId="68012D6F" w14:textId="77777777" w:rsidR="00127648" w:rsidRDefault="00127648" w:rsidP="006C5C4D">
      <w:pPr>
        <w:spacing w:after="0" w:line="240" w:lineRule="auto"/>
      </w:pPr>
      <w:r>
        <w:continuationSeparator/>
      </w:r>
    </w:p>
  </w:footnote>
  <w:footnote w:id="1">
    <w:p w14:paraId="477C4AEB" w14:textId="38FA7075" w:rsidR="00882C86" w:rsidRDefault="00882C86">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882C86" w:rsidRPr="0087636F" w:rsidRDefault="00882C86">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35FBD1A7" w14:textId="359E8168" w:rsidR="00882C86" w:rsidRDefault="00882C86">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4">
    <w:p w14:paraId="0D9CC7EE" w14:textId="6FC30277" w:rsidR="00882C86" w:rsidRDefault="00882C86">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23C872BE" w14:textId="77777777" w:rsidR="00882C86" w:rsidRDefault="00882C86" w:rsidP="00774F9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6">
    <w:p w14:paraId="24F2353A" w14:textId="0A35174F" w:rsidR="00882C86" w:rsidRDefault="00882C86">
      <w:pPr>
        <w:pStyle w:val="FootnoteText"/>
      </w:pPr>
      <w:r w:rsidRPr="00540C45">
        <w:rPr>
          <w:rStyle w:val="FootnoteReference"/>
        </w:rPr>
        <w:footnoteRef/>
      </w:r>
      <w:r>
        <w:t xml:space="preserve"> 3D convolution tensor and RNN based approaches need very high efficiency machines, where pose estimation works fine when salience object is human. </w:t>
      </w:r>
    </w:p>
  </w:footnote>
  <w:footnote w:id="7">
    <w:p w14:paraId="570F8DEC" w14:textId="77777777" w:rsidR="00882C86" w:rsidRDefault="00882C86" w:rsidP="00CF4F66">
      <w:pPr>
        <w:pStyle w:val="FootnoteText"/>
      </w:pPr>
      <w:r w:rsidRPr="00540C45">
        <w:rPr>
          <w:rStyle w:val="FootnoteReference"/>
        </w:rPr>
        <w:footnoteRef/>
      </w:r>
      <w:r>
        <w:t xml:space="preserve"> In this paper when we say </w:t>
      </w:r>
      <w:bookmarkStart w:id="256" w:name="_Hlk44023693"/>
      <w:proofErr w:type="spellStart"/>
      <w:r>
        <w:t>CycleGAN</w:t>
      </w:r>
      <w:proofErr w:type="spellEnd"/>
      <w:r>
        <w:t xml:space="preserve"> </w:t>
      </w:r>
      <w:bookmarkEnd w:id="256"/>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FB742BE8"/>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6"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4"/>
  </w:num>
  <w:num w:numId="5">
    <w:abstractNumId w:val="12"/>
  </w:num>
  <w:num w:numId="6">
    <w:abstractNumId w:val="2"/>
  </w:num>
  <w:num w:numId="7">
    <w:abstractNumId w:val="15"/>
  </w:num>
  <w:num w:numId="8">
    <w:abstractNumId w:val="21"/>
  </w:num>
  <w:num w:numId="9">
    <w:abstractNumId w:val="19"/>
  </w:num>
  <w:num w:numId="10">
    <w:abstractNumId w:val="10"/>
  </w:num>
  <w:num w:numId="11">
    <w:abstractNumId w:val="27"/>
  </w:num>
  <w:num w:numId="12">
    <w:abstractNumId w:val="7"/>
    <w:lvlOverride w:ilvl="0">
      <w:startOverride w:val="5"/>
    </w:lvlOverride>
    <w:lvlOverride w:ilvl="1">
      <w:startOverride w:val="1"/>
    </w:lvlOverride>
  </w:num>
  <w:num w:numId="13">
    <w:abstractNumId w:val="17"/>
  </w:num>
  <w:num w:numId="14">
    <w:abstractNumId w:val="25"/>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2"/>
  </w:num>
  <w:num w:numId="26">
    <w:abstractNumId w:val="20"/>
  </w:num>
  <w:num w:numId="27">
    <w:abstractNumId w:val="20"/>
    <w:lvlOverride w:ilvl="0">
      <w:startOverride w:val="1"/>
    </w:lvlOverride>
  </w:num>
  <w:num w:numId="28">
    <w:abstractNumId w:val="20"/>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3"/>
  </w:num>
  <w:num w:numId="37">
    <w:abstractNumId w:val="26"/>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956"/>
    <w:rsid w:val="00026014"/>
    <w:rsid w:val="000274FD"/>
    <w:rsid w:val="00033E04"/>
    <w:rsid w:val="000354C2"/>
    <w:rsid w:val="0003564F"/>
    <w:rsid w:val="000423D4"/>
    <w:rsid w:val="000423DE"/>
    <w:rsid w:val="0004262C"/>
    <w:rsid w:val="00043A37"/>
    <w:rsid w:val="000446B2"/>
    <w:rsid w:val="00046295"/>
    <w:rsid w:val="000466FD"/>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5487"/>
    <w:rsid w:val="0007597A"/>
    <w:rsid w:val="00075CD7"/>
    <w:rsid w:val="0008061F"/>
    <w:rsid w:val="00082A00"/>
    <w:rsid w:val="00083AFE"/>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EC4"/>
    <w:rsid w:val="000F0359"/>
    <w:rsid w:val="000F3D75"/>
    <w:rsid w:val="000F5FA4"/>
    <w:rsid w:val="000F768A"/>
    <w:rsid w:val="001014AA"/>
    <w:rsid w:val="00101E57"/>
    <w:rsid w:val="001049A1"/>
    <w:rsid w:val="0010500C"/>
    <w:rsid w:val="00105A27"/>
    <w:rsid w:val="00106259"/>
    <w:rsid w:val="001070B9"/>
    <w:rsid w:val="001155BE"/>
    <w:rsid w:val="0011562C"/>
    <w:rsid w:val="001157A4"/>
    <w:rsid w:val="00115F59"/>
    <w:rsid w:val="001177FC"/>
    <w:rsid w:val="001226F4"/>
    <w:rsid w:val="00123A75"/>
    <w:rsid w:val="00127544"/>
    <w:rsid w:val="00127648"/>
    <w:rsid w:val="00130BCA"/>
    <w:rsid w:val="001310C2"/>
    <w:rsid w:val="0013568A"/>
    <w:rsid w:val="0013685B"/>
    <w:rsid w:val="001373D7"/>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3B64"/>
    <w:rsid w:val="001902F7"/>
    <w:rsid w:val="001924C0"/>
    <w:rsid w:val="00192653"/>
    <w:rsid w:val="00194262"/>
    <w:rsid w:val="00195153"/>
    <w:rsid w:val="001A3711"/>
    <w:rsid w:val="001A56B8"/>
    <w:rsid w:val="001A5840"/>
    <w:rsid w:val="001A63A1"/>
    <w:rsid w:val="001A7343"/>
    <w:rsid w:val="001A7C2F"/>
    <w:rsid w:val="001B1BBA"/>
    <w:rsid w:val="001B44B1"/>
    <w:rsid w:val="001B5BE0"/>
    <w:rsid w:val="001B7DF8"/>
    <w:rsid w:val="001C17B0"/>
    <w:rsid w:val="001C1AE6"/>
    <w:rsid w:val="001C1FA8"/>
    <w:rsid w:val="001C3426"/>
    <w:rsid w:val="001C3B7A"/>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2008CA"/>
    <w:rsid w:val="00201370"/>
    <w:rsid w:val="00201877"/>
    <w:rsid w:val="0020199D"/>
    <w:rsid w:val="00202104"/>
    <w:rsid w:val="002026EE"/>
    <w:rsid w:val="00205B18"/>
    <w:rsid w:val="00207478"/>
    <w:rsid w:val="00213CAE"/>
    <w:rsid w:val="00214CF8"/>
    <w:rsid w:val="00216658"/>
    <w:rsid w:val="0021676D"/>
    <w:rsid w:val="00226CB1"/>
    <w:rsid w:val="00231D0D"/>
    <w:rsid w:val="00232246"/>
    <w:rsid w:val="00234314"/>
    <w:rsid w:val="002358CF"/>
    <w:rsid w:val="00235C21"/>
    <w:rsid w:val="00236322"/>
    <w:rsid w:val="002368E0"/>
    <w:rsid w:val="00236AA8"/>
    <w:rsid w:val="002418BD"/>
    <w:rsid w:val="00241C6D"/>
    <w:rsid w:val="0024250D"/>
    <w:rsid w:val="00242A51"/>
    <w:rsid w:val="002431C9"/>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8052D"/>
    <w:rsid w:val="00282E08"/>
    <w:rsid w:val="00284146"/>
    <w:rsid w:val="00286336"/>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C1F47"/>
    <w:rsid w:val="002C3179"/>
    <w:rsid w:val="002C5A99"/>
    <w:rsid w:val="002C7CE4"/>
    <w:rsid w:val="002D0AA3"/>
    <w:rsid w:val="002D3BBA"/>
    <w:rsid w:val="002D3E4F"/>
    <w:rsid w:val="002D5675"/>
    <w:rsid w:val="002D5821"/>
    <w:rsid w:val="002E1A0F"/>
    <w:rsid w:val="002E4BB4"/>
    <w:rsid w:val="002E55AE"/>
    <w:rsid w:val="002E5C80"/>
    <w:rsid w:val="002E61E9"/>
    <w:rsid w:val="002E6419"/>
    <w:rsid w:val="002F5ABC"/>
    <w:rsid w:val="0030288C"/>
    <w:rsid w:val="003028ED"/>
    <w:rsid w:val="003029B7"/>
    <w:rsid w:val="00303CCD"/>
    <w:rsid w:val="00310937"/>
    <w:rsid w:val="00310BBE"/>
    <w:rsid w:val="00317EF6"/>
    <w:rsid w:val="00320AEE"/>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616B"/>
    <w:rsid w:val="00357286"/>
    <w:rsid w:val="00361867"/>
    <w:rsid w:val="00363E88"/>
    <w:rsid w:val="00363F09"/>
    <w:rsid w:val="00364310"/>
    <w:rsid w:val="003672BD"/>
    <w:rsid w:val="00370748"/>
    <w:rsid w:val="00373F3F"/>
    <w:rsid w:val="003743D7"/>
    <w:rsid w:val="00374870"/>
    <w:rsid w:val="00374DA7"/>
    <w:rsid w:val="00375B6B"/>
    <w:rsid w:val="003767C2"/>
    <w:rsid w:val="003771C9"/>
    <w:rsid w:val="0037752C"/>
    <w:rsid w:val="00383390"/>
    <w:rsid w:val="00383C70"/>
    <w:rsid w:val="00384E30"/>
    <w:rsid w:val="00387E1D"/>
    <w:rsid w:val="00390024"/>
    <w:rsid w:val="00390A10"/>
    <w:rsid w:val="00390CA2"/>
    <w:rsid w:val="003912FA"/>
    <w:rsid w:val="00392A29"/>
    <w:rsid w:val="00393FDE"/>
    <w:rsid w:val="003A073D"/>
    <w:rsid w:val="003A1469"/>
    <w:rsid w:val="003A1774"/>
    <w:rsid w:val="003A229A"/>
    <w:rsid w:val="003A3FD6"/>
    <w:rsid w:val="003A5216"/>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F074B"/>
    <w:rsid w:val="003F0ED1"/>
    <w:rsid w:val="003F4AF7"/>
    <w:rsid w:val="003F4FFC"/>
    <w:rsid w:val="003F58EC"/>
    <w:rsid w:val="004020F7"/>
    <w:rsid w:val="004046DC"/>
    <w:rsid w:val="004077C7"/>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E329C"/>
    <w:rsid w:val="004E4FBA"/>
    <w:rsid w:val="004E57D0"/>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22717"/>
    <w:rsid w:val="0052395F"/>
    <w:rsid w:val="0052411C"/>
    <w:rsid w:val="005257A9"/>
    <w:rsid w:val="00532A85"/>
    <w:rsid w:val="005373D0"/>
    <w:rsid w:val="005379CF"/>
    <w:rsid w:val="005403D3"/>
    <w:rsid w:val="005404F4"/>
    <w:rsid w:val="00540C45"/>
    <w:rsid w:val="00540D2E"/>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72B1A"/>
    <w:rsid w:val="00576712"/>
    <w:rsid w:val="00576BA8"/>
    <w:rsid w:val="005813D1"/>
    <w:rsid w:val="00581D43"/>
    <w:rsid w:val="00581DA5"/>
    <w:rsid w:val="00582642"/>
    <w:rsid w:val="00583153"/>
    <w:rsid w:val="00583AB8"/>
    <w:rsid w:val="00584890"/>
    <w:rsid w:val="005876B2"/>
    <w:rsid w:val="00590BAC"/>
    <w:rsid w:val="00592F0F"/>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D003C"/>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D18"/>
    <w:rsid w:val="00601D33"/>
    <w:rsid w:val="006031A9"/>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5974"/>
    <w:rsid w:val="006366B8"/>
    <w:rsid w:val="00637338"/>
    <w:rsid w:val="00642620"/>
    <w:rsid w:val="00642895"/>
    <w:rsid w:val="00642B17"/>
    <w:rsid w:val="00643159"/>
    <w:rsid w:val="006444CC"/>
    <w:rsid w:val="00646B48"/>
    <w:rsid w:val="00654106"/>
    <w:rsid w:val="00654C31"/>
    <w:rsid w:val="00655411"/>
    <w:rsid w:val="00660CD5"/>
    <w:rsid w:val="00660F9E"/>
    <w:rsid w:val="0066349A"/>
    <w:rsid w:val="006639BC"/>
    <w:rsid w:val="00671777"/>
    <w:rsid w:val="00672B62"/>
    <w:rsid w:val="00674778"/>
    <w:rsid w:val="00676AC2"/>
    <w:rsid w:val="006777B0"/>
    <w:rsid w:val="006819C2"/>
    <w:rsid w:val="00682880"/>
    <w:rsid w:val="00683E88"/>
    <w:rsid w:val="006872DE"/>
    <w:rsid w:val="006876CD"/>
    <w:rsid w:val="00687945"/>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ACC"/>
    <w:rsid w:val="006C132D"/>
    <w:rsid w:val="006C3247"/>
    <w:rsid w:val="006C4541"/>
    <w:rsid w:val="006C5C4D"/>
    <w:rsid w:val="006C6DB8"/>
    <w:rsid w:val="006D28D8"/>
    <w:rsid w:val="006D4CEE"/>
    <w:rsid w:val="006D4DB8"/>
    <w:rsid w:val="006D5801"/>
    <w:rsid w:val="006D73E5"/>
    <w:rsid w:val="006E128E"/>
    <w:rsid w:val="006E1565"/>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215F"/>
    <w:rsid w:val="00772F03"/>
    <w:rsid w:val="0077350C"/>
    <w:rsid w:val="0077353D"/>
    <w:rsid w:val="007744A7"/>
    <w:rsid w:val="00774F96"/>
    <w:rsid w:val="007760BA"/>
    <w:rsid w:val="00776DF6"/>
    <w:rsid w:val="00780B46"/>
    <w:rsid w:val="007831CE"/>
    <w:rsid w:val="007836BC"/>
    <w:rsid w:val="00783824"/>
    <w:rsid w:val="0078469D"/>
    <w:rsid w:val="00784928"/>
    <w:rsid w:val="0078541D"/>
    <w:rsid w:val="00785863"/>
    <w:rsid w:val="00785BDB"/>
    <w:rsid w:val="007861FF"/>
    <w:rsid w:val="00786C2E"/>
    <w:rsid w:val="007913BB"/>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83B"/>
    <w:rsid w:val="007B5DBC"/>
    <w:rsid w:val="007B655A"/>
    <w:rsid w:val="007C0FFF"/>
    <w:rsid w:val="007C3A2A"/>
    <w:rsid w:val="007C40E2"/>
    <w:rsid w:val="007C4598"/>
    <w:rsid w:val="007C48E3"/>
    <w:rsid w:val="007D2EF2"/>
    <w:rsid w:val="007D33E2"/>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6DD"/>
    <w:rsid w:val="00902A4F"/>
    <w:rsid w:val="00904194"/>
    <w:rsid w:val="0090435F"/>
    <w:rsid w:val="009056DE"/>
    <w:rsid w:val="009064F0"/>
    <w:rsid w:val="00907897"/>
    <w:rsid w:val="00911525"/>
    <w:rsid w:val="00914BEC"/>
    <w:rsid w:val="00915F79"/>
    <w:rsid w:val="009169E3"/>
    <w:rsid w:val="00917CC2"/>
    <w:rsid w:val="00917E6D"/>
    <w:rsid w:val="0092042F"/>
    <w:rsid w:val="00921842"/>
    <w:rsid w:val="00921D8D"/>
    <w:rsid w:val="00926776"/>
    <w:rsid w:val="00926C3F"/>
    <w:rsid w:val="0092762E"/>
    <w:rsid w:val="009300B7"/>
    <w:rsid w:val="0093331C"/>
    <w:rsid w:val="00933770"/>
    <w:rsid w:val="00937278"/>
    <w:rsid w:val="0093795C"/>
    <w:rsid w:val="00941821"/>
    <w:rsid w:val="009419B1"/>
    <w:rsid w:val="00941CBE"/>
    <w:rsid w:val="00943151"/>
    <w:rsid w:val="00943B67"/>
    <w:rsid w:val="00943DD0"/>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963"/>
    <w:rsid w:val="00985AB1"/>
    <w:rsid w:val="009863A1"/>
    <w:rsid w:val="00986DC7"/>
    <w:rsid w:val="009871BD"/>
    <w:rsid w:val="009874DD"/>
    <w:rsid w:val="00987F78"/>
    <w:rsid w:val="00990113"/>
    <w:rsid w:val="009911E3"/>
    <w:rsid w:val="00997C2A"/>
    <w:rsid w:val="009A2088"/>
    <w:rsid w:val="009A394B"/>
    <w:rsid w:val="009B4193"/>
    <w:rsid w:val="009B6860"/>
    <w:rsid w:val="009B748D"/>
    <w:rsid w:val="009C093E"/>
    <w:rsid w:val="009C166F"/>
    <w:rsid w:val="009C2532"/>
    <w:rsid w:val="009C499C"/>
    <w:rsid w:val="009C504F"/>
    <w:rsid w:val="009C774D"/>
    <w:rsid w:val="009D1D09"/>
    <w:rsid w:val="009D25F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A5C"/>
    <w:rsid w:val="00A0430D"/>
    <w:rsid w:val="00A05052"/>
    <w:rsid w:val="00A0748E"/>
    <w:rsid w:val="00A100D2"/>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93D46"/>
    <w:rsid w:val="00A946F7"/>
    <w:rsid w:val="00A9557B"/>
    <w:rsid w:val="00A95F6A"/>
    <w:rsid w:val="00A96DF4"/>
    <w:rsid w:val="00A97EA4"/>
    <w:rsid w:val="00AA0DC5"/>
    <w:rsid w:val="00AA5142"/>
    <w:rsid w:val="00AA780D"/>
    <w:rsid w:val="00AB0D22"/>
    <w:rsid w:val="00AB1AF5"/>
    <w:rsid w:val="00AB1F5E"/>
    <w:rsid w:val="00AB2C3E"/>
    <w:rsid w:val="00AB3953"/>
    <w:rsid w:val="00AB4207"/>
    <w:rsid w:val="00AB4978"/>
    <w:rsid w:val="00AB5E9F"/>
    <w:rsid w:val="00AB7C07"/>
    <w:rsid w:val="00AB7F99"/>
    <w:rsid w:val="00AC30FF"/>
    <w:rsid w:val="00AC43EF"/>
    <w:rsid w:val="00AC50A6"/>
    <w:rsid w:val="00AC5488"/>
    <w:rsid w:val="00AC608C"/>
    <w:rsid w:val="00AD0E5B"/>
    <w:rsid w:val="00AD476B"/>
    <w:rsid w:val="00AD6BE6"/>
    <w:rsid w:val="00AD7A3F"/>
    <w:rsid w:val="00AE4275"/>
    <w:rsid w:val="00AE5E95"/>
    <w:rsid w:val="00AE6903"/>
    <w:rsid w:val="00AE6FC3"/>
    <w:rsid w:val="00AE735E"/>
    <w:rsid w:val="00AF0716"/>
    <w:rsid w:val="00AF0A4B"/>
    <w:rsid w:val="00AF2752"/>
    <w:rsid w:val="00AF3A9C"/>
    <w:rsid w:val="00AF55C0"/>
    <w:rsid w:val="00AF6D1A"/>
    <w:rsid w:val="00AF7C65"/>
    <w:rsid w:val="00B03D60"/>
    <w:rsid w:val="00B0643E"/>
    <w:rsid w:val="00B103C0"/>
    <w:rsid w:val="00B10524"/>
    <w:rsid w:val="00B1122D"/>
    <w:rsid w:val="00B13E90"/>
    <w:rsid w:val="00B16356"/>
    <w:rsid w:val="00B16AD1"/>
    <w:rsid w:val="00B20B11"/>
    <w:rsid w:val="00B21987"/>
    <w:rsid w:val="00B23877"/>
    <w:rsid w:val="00B251B0"/>
    <w:rsid w:val="00B30D4D"/>
    <w:rsid w:val="00B31321"/>
    <w:rsid w:val="00B31DE7"/>
    <w:rsid w:val="00B32AC1"/>
    <w:rsid w:val="00B3470E"/>
    <w:rsid w:val="00B34961"/>
    <w:rsid w:val="00B34FBD"/>
    <w:rsid w:val="00B3563F"/>
    <w:rsid w:val="00B40613"/>
    <w:rsid w:val="00B420DC"/>
    <w:rsid w:val="00B44282"/>
    <w:rsid w:val="00B452FB"/>
    <w:rsid w:val="00B45E28"/>
    <w:rsid w:val="00B4642C"/>
    <w:rsid w:val="00B4721E"/>
    <w:rsid w:val="00B47B7E"/>
    <w:rsid w:val="00B47F6D"/>
    <w:rsid w:val="00B54679"/>
    <w:rsid w:val="00B54BF6"/>
    <w:rsid w:val="00B54EE5"/>
    <w:rsid w:val="00B605AE"/>
    <w:rsid w:val="00B607A7"/>
    <w:rsid w:val="00B63A0C"/>
    <w:rsid w:val="00B65143"/>
    <w:rsid w:val="00B67A41"/>
    <w:rsid w:val="00B74425"/>
    <w:rsid w:val="00B748A1"/>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E073E"/>
    <w:rsid w:val="00BE0C9C"/>
    <w:rsid w:val="00BE2993"/>
    <w:rsid w:val="00BE35CE"/>
    <w:rsid w:val="00BE3841"/>
    <w:rsid w:val="00BE3DA3"/>
    <w:rsid w:val="00BE6EF3"/>
    <w:rsid w:val="00BE7CC9"/>
    <w:rsid w:val="00BE7FE8"/>
    <w:rsid w:val="00BF0FE2"/>
    <w:rsid w:val="00BF3BC7"/>
    <w:rsid w:val="00BF5D8C"/>
    <w:rsid w:val="00BF6D0B"/>
    <w:rsid w:val="00C012B2"/>
    <w:rsid w:val="00C02A1E"/>
    <w:rsid w:val="00C03169"/>
    <w:rsid w:val="00C05F39"/>
    <w:rsid w:val="00C07525"/>
    <w:rsid w:val="00C07E32"/>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702C9"/>
    <w:rsid w:val="00C714C3"/>
    <w:rsid w:val="00C74B92"/>
    <w:rsid w:val="00C7628E"/>
    <w:rsid w:val="00C77C2B"/>
    <w:rsid w:val="00C8057C"/>
    <w:rsid w:val="00C815C6"/>
    <w:rsid w:val="00C8283F"/>
    <w:rsid w:val="00C833B2"/>
    <w:rsid w:val="00C83B96"/>
    <w:rsid w:val="00C90C64"/>
    <w:rsid w:val="00C91086"/>
    <w:rsid w:val="00C92FAB"/>
    <w:rsid w:val="00C93C1D"/>
    <w:rsid w:val="00C96FC2"/>
    <w:rsid w:val="00CA0A68"/>
    <w:rsid w:val="00CA0FDE"/>
    <w:rsid w:val="00CA2693"/>
    <w:rsid w:val="00CA2A87"/>
    <w:rsid w:val="00CA381C"/>
    <w:rsid w:val="00CA590A"/>
    <w:rsid w:val="00CB0674"/>
    <w:rsid w:val="00CB5472"/>
    <w:rsid w:val="00CB5CAE"/>
    <w:rsid w:val="00CB6009"/>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478A"/>
    <w:rsid w:val="00D353F4"/>
    <w:rsid w:val="00D40959"/>
    <w:rsid w:val="00D40FE5"/>
    <w:rsid w:val="00D454C8"/>
    <w:rsid w:val="00D45520"/>
    <w:rsid w:val="00D457D4"/>
    <w:rsid w:val="00D45E86"/>
    <w:rsid w:val="00D46EE0"/>
    <w:rsid w:val="00D52181"/>
    <w:rsid w:val="00D5365D"/>
    <w:rsid w:val="00D53EE1"/>
    <w:rsid w:val="00D53FD9"/>
    <w:rsid w:val="00D54973"/>
    <w:rsid w:val="00D55F26"/>
    <w:rsid w:val="00D5662F"/>
    <w:rsid w:val="00D62D95"/>
    <w:rsid w:val="00D659B5"/>
    <w:rsid w:val="00D66881"/>
    <w:rsid w:val="00D70322"/>
    <w:rsid w:val="00D7057C"/>
    <w:rsid w:val="00D70CDA"/>
    <w:rsid w:val="00D71B9D"/>
    <w:rsid w:val="00D73234"/>
    <w:rsid w:val="00D73293"/>
    <w:rsid w:val="00D7554E"/>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B2768"/>
    <w:rsid w:val="00DB2F8F"/>
    <w:rsid w:val="00DB366F"/>
    <w:rsid w:val="00DB3A41"/>
    <w:rsid w:val="00DB5652"/>
    <w:rsid w:val="00DB5796"/>
    <w:rsid w:val="00DB5A10"/>
    <w:rsid w:val="00DB7E85"/>
    <w:rsid w:val="00DC10F7"/>
    <w:rsid w:val="00DC2054"/>
    <w:rsid w:val="00DC36DA"/>
    <w:rsid w:val="00DC628B"/>
    <w:rsid w:val="00DC799A"/>
    <w:rsid w:val="00DD03C9"/>
    <w:rsid w:val="00DD077B"/>
    <w:rsid w:val="00DD1042"/>
    <w:rsid w:val="00DD1726"/>
    <w:rsid w:val="00DD2A4B"/>
    <w:rsid w:val="00DD57BF"/>
    <w:rsid w:val="00DD625B"/>
    <w:rsid w:val="00DE0AAC"/>
    <w:rsid w:val="00DE0E0A"/>
    <w:rsid w:val="00DE17F9"/>
    <w:rsid w:val="00DE2199"/>
    <w:rsid w:val="00DE3001"/>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1ADF"/>
    <w:rsid w:val="00E11DFD"/>
    <w:rsid w:val="00E20876"/>
    <w:rsid w:val="00E20DBF"/>
    <w:rsid w:val="00E22C96"/>
    <w:rsid w:val="00E23AD3"/>
    <w:rsid w:val="00E30359"/>
    <w:rsid w:val="00E32A9C"/>
    <w:rsid w:val="00E363FA"/>
    <w:rsid w:val="00E37E74"/>
    <w:rsid w:val="00E40CE0"/>
    <w:rsid w:val="00E41AA0"/>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4071"/>
    <w:rsid w:val="00EB512A"/>
    <w:rsid w:val="00EB5749"/>
    <w:rsid w:val="00EB5D04"/>
    <w:rsid w:val="00EB7473"/>
    <w:rsid w:val="00EB7CE8"/>
    <w:rsid w:val="00ED16FB"/>
    <w:rsid w:val="00ED4CAA"/>
    <w:rsid w:val="00ED4F63"/>
    <w:rsid w:val="00EE1C5F"/>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40284"/>
    <w:rsid w:val="00F406E8"/>
    <w:rsid w:val="00F427D7"/>
    <w:rsid w:val="00F46EEF"/>
    <w:rsid w:val="00F51FD8"/>
    <w:rsid w:val="00F5347C"/>
    <w:rsid w:val="00F5473E"/>
    <w:rsid w:val="00F54E1C"/>
    <w:rsid w:val="00F54F29"/>
    <w:rsid w:val="00F55383"/>
    <w:rsid w:val="00F60DB1"/>
    <w:rsid w:val="00F61D5B"/>
    <w:rsid w:val="00F62021"/>
    <w:rsid w:val="00F63A2B"/>
    <w:rsid w:val="00F649F9"/>
    <w:rsid w:val="00F661A2"/>
    <w:rsid w:val="00F67043"/>
    <w:rsid w:val="00F67D20"/>
    <w:rsid w:val="00F75927"/>
    <w:rsid w:val="00F75C02"/>
    <w:rsid w:val="00F75DC2"/>
    <w:rsid w:val="00F761CC"/>
    <w:rsid w:val="00F8077C"/>
    <w:rsid w:val="00F82875"/>
    <w:rsid w:val="00F86928"/>
    <w:rsid w:val="00F9033B"/>
    <w:rsid w:val="00F903E4"/>
    <w:rsid w:val="00F90B1D"/>
    <w:rsid w:val="00F915CC"/>
    <w:rsid w:val="00F926E6"/>
    <w:rsid w:val="00F92B29"/>
    <w:rsid w:val="00F97C5E"/>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36AA8"/>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36AA8"/>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1C1FA8"/>
    <w:rPr>
      <w:i/>
      <w:iCs/>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image" Target="media/image19.png"/><Relationship Id="rId42" Type="http://schemas.microsoft.com/office/2007/relationships/hdphoto" Target="media/hdphoto3.wdp"/><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29.jpeg"/><Relationship Id="rId59"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microsoft.com/office/2007/relationships/hdphoto" Target="media/hdphoto2.wdp"/><Relationship Id="rId41" Type="http://schemas.openxmlformats.org/officeDocument/2006/relationships/image" Target="media/image26.png"/><Relationship Id="rId54"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2.jpeg"/><Relationship Id="rId57"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6.png"/><Relationship Id="rId44" Type="http://schemas.microsoft.com/office/2007/relationships/hdphoto" Target="media/hdphoto4.wdp"/><Relationship Id="rId52" Type="http://schemas.openxmlformats.org/officeDocument/2006/relationships/image" Target="media/image35.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3.png"/><Relationship Id="rId30" Type="http://schemas.openxmlformats.org/officeDocument/2006/relationships/image" Target="media/image15.jp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1.jpe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4.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1</TotalTime>
  <Pages>1</Pages>
  <Words>44561</Words>
  <Characters>253999</Characters>
  <Application>Microsoft Office Word</Application>
  <DocSecurity>0</DocSecurity>
  <Lines>2116</Lines>
  <Paragraphs>59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7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70</cp:revision>
  <cp:lastPrinted>2020-07-27T08:01:00Z</cp:lastPrinted>
  <dcterms:created xsi:type="dcterms:W3CDTF">2020-07-25T07:23:00Z</dcterms:created>
  <dcterms:modified xsi:type="dcterms:W3CDTF">2020-08-24T07:07: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